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40206D">
      <w:pPr>
        <w:pStyle w:val="Heading1"/>
        <w:spacing w:line="360" w:lineRule="auto"/>
        <w:rPr>
          <w:b/>
          <w:bCs/>
          <w:sz w:val="28"/>
          <w:szCs w:val="28"/>
        </w:rPr>
      </w:pPr>
      <w:bookmarkStart w:id="0" w:name="_s8e3sbys8ek1" w:colFirst="0" w:colLast="0"/>
      <w:bookmarkEnd w:id="0"/>
      <w:r>
        <w:rPr>
          <w:b/>
          <w:bCs/>
          <w:sz w:val="28"/>
          <w:szCs w:val="28"/>
        </w:rPr>
        <w:t>Abstract</w:t>
      </w:r>
    </w:p>
    <w:p w14:paraId="700B6FED" w14:textId="309C3B38" w:rsidR="00F93EDE" w:rsidRDefault="00F93EDE" w:rsidP="00F93EDE">
      <w:pPr>
        <w:pStyle w:val="ListParagraph"/>
        <w:numPr>
          <w:ilvl w:val="0"/>
          <w:numId w:val="1"/>
        </w:numPr>
      </w:pPr>
      <w:r>
        <w:t xml:space="preserve">The joint influence of abiotic and biotic factors </w:t>
      </w:r>
      <w:r w:rsidR="004877D2">
        <w:t>ar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the generalist pathogen transmission.</w:t>
      </w:r>
    </w:p>
    <w:p w14:paraId="718EDBDF" w14:textId="0252216E" w:rsidR="004877D2" w:rsidRDefault="004877D2" w:rsidP="00F93EDE">
      <w:pPr>
        <w:pStyle w:val="ListParagraph"/>
        <w:numPr>
          <w:ilvl w:val="0"/>
          <w:numId w:val="1"/>
        </w:numPr>
      </w:pPr>
      <w:r>
        <w:t>We use a simple transmission model to explain and predict how host community composition, host abundance, and pathogen persistence times can independently and jointly influence transmission.</w:t>
      </w:r>
    </w:p>
    <w:p w14:paraId="7D7FAAC9" w14:textId="21CEC5DC" w:rsidR="004877D2" w:rsidRDefault="004877D2" w:rsidP="00F93EDE">
      <w:pPr>
        <w:pStyle w:val="ListParagraph"/>
        <w:numPr>
          <w:ilvl w:val="0"/>
          <w:numId w:val="1"/>
        </w:numPr>
      </w:pPr>
      <w:r>
        <w:t>Discrete wetlands inhabited by larval amphibians and ranavirus represent communities at intermediate spatial scales. We use these communities to test ideas from our theoretical model.</w:t>
      </w:r>
    </w:p>
    <w:p w14:paraId="7E896171" w14:textId="5C634A08" w:rsidR="004877D2" w:rsidRDefault="004877D2" w:rsidP="00F93EDE">
      <w:pPr>
        <w:pStyle w:val="ListParagraph"/>
        <w:numPr>
          <w:ilvl w:val="0"/>
          <w:numId w:val="1"/>
        </w:numPr>
      </w:pPr>
      <w:r>
        <w:t>Our transmission model clearly shows how abiotic and biotic factors can synergistically support transmission of a parasite. The empirical data shows that high community competence, high abundance, and low temperatures correlate with high levels of infection prevalence of ranavirus in larval amphibian communities. These findings emphasize the importance of considering both abiotic and biotic factors in the study of pathogen transmission and should extend to other generalist pathogens with the capacity for environmental transmission.</w:t>
      </w:r>
    </w:p>
    <w:p w14:paraId="606C6EC8" w14:textId="77777777" w:rsidR="004877D2" w:rsidRDefault="004877D2" w:rsidP="004877D2"/>
    <w:p w14:paraId="59933629" w14:textId="3F0E4F64" w:rsidR="004877D2" w:rsidRPr="00F93EDE" w:rsidRDefault="004877D2" w:rsidP="004877D2">
      <w:r>
        <w:t xml:space="preserve">Keywords: </w:t>
      </w:r>
      <w:r w:rsidR="00D5260C">
        <w:t xml:space="preserve">abundance; </w:t>
      </w:r>
      <w:r>
        <w:t>amphibians</w:t>
      </w:r>
      <w:r w:rsidR="00D5260C">
        <w:t>;</w:t>
      </w:r>
      <w:r>
        <w:t xml:space="preserve"> </w:t>
      </w:r>
      <w:r w:rsidR="00D5260C">
        <w:t>community competence; diversity-disease relationships; intermediate spatial scale; ranavirus; temperature; wetlandss</w:t>
      </w:r>
    </w:p>
    <w:p w14:paraId="00F60A28" w14:textId="08C4850C" w:rsidR="002E6E0F" w:rsidRPr="00DB2F80" w:rsidRDefault="00000000" w:rsidP="0040206D">
      <w:pPr>
        <w:pStyle w:val="Heading1"/>
        <w:spacing w:line="360" w:lineRule="auto"/>
        <w:rPr>
          <w:b/>
          <w:bCs/>
          <w:sz w:val="28"/>
          <w:szCs w:val="28"/>
          <w:lang w:val="en-US"/>
        </w:rPr>
      </w:pPr>
      <w:r w:rsidRPr="00DB2F80">
        <w:rPr>
          <w:b/>
          <w:bCs/>
          <w:sz w:val="28"/>
          <w:szCs w:val="28"/>
        </w:rPr>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w:t>
      </w:r>
      <w:r w:rsidRPr="00DB2F80">
        <w:rPr>
          <w:sz w:val="24"/>
          <w:szCs w:val="24"/>
        </w:rPr>
        <w:lastRenderedPageBreak/>
        <w:t xml:space="preserve">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lastRenderedPageBreak/>
        <w:t>We use ranavirus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Ranaviruses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ranavirus,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ins w:id="1" w:author="Stacey L Lance" w:date="2023-09-05T13:32:00Z">
        <w:r w:rsidR="000D4B9A">
          <w:rPr>
            <w:sz w:val="24"/>
            <w:szCs w:val="24"/>
          </w:rPr>
          <w:t xml:space="preserve">host </w:t>
        </w:r>
      </w:ins>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Eisenberg et al., 2013; Majewska et al., 2019; Rohani et al., 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w:t>
      </w:r>
      <w:r w:rsidRPr="00DB2F80">
        <w:rPr>
          <w:sz w:val="24"/>
          <w:szCs w:val="24"/>
        </w:rPr>
        <w:lastRenderedPageBreak/>
        <w:t xml:space="preserve">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2" w:name="_q6ewyiq839bw" w:colFirst="0" w:colLast="0"/>
      <w:bookmarkEnd w:id="2"/>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3" w:name="_10hhj36k5piz" w:colFirst="0" w:colLast="0"/>
      <w:bookmarkEnd w:id="3"/>
      <w:commentRangeStart w:id="4"/>
      <w:r w:rsidRPr="00DB2F80">
        <w:rPr>
          <w:b/>
          <w:bCs/>
          <w:sz w:val="24"/>
          <w:szCs w:val="24"/>
        </w:rPr>
        <w:t>Data Collection</w:t>
      </w:r>
      <w:commentRangeEnd w:id="4"/>
      <w:r w:rsidR="00FE67A3">
        <w:rPr>
          <w:rStyle w:val="CommentReference"/>
        </w:rPr>
        <w:commentReference w:id="4"/>
      </w:r>
    </w:p>
    <w:p w14:paraId="12FD835D" w14:textId="161C79DD"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individuals were tested for ranavirus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5"/>
      <w:r w:rsidRPr="00DB2F80">
        <w:rPr>
          <w:sz w:val="24"/>
          <w:szCs w:val="24"/>
        </w:rPr>
        <w:t>load for an individual</w:t>
      </w:r>
      <w:commentRangeEnd w:id="5"/>
      <w:r w:rsidR="008D10C6">
        <w:rPr>
          <w:rStyle w:val="CommentReference"/>
        </w:rPr>
        <w:commentReference w:id="5"/>
      </w:r>
      <w:r w:rsidRPr="00DB2F80">
        <w:rPr>
          <w:sz w:val="24"/>
          <w:szCs w:val="24"/>
        </w:rPr>
        <w:t xml:space="preserve">. At the species-level, all individuals that were analyzed for viral load were then averaged to provide a species level estimate of viral load, a proxy for competence. </w:t>
      </w:r>
      <w:r w:rsidR="008D10C6">
        <w:rPr>
          <w:sz w:val="24"/>
          <w:szCs w:val="24"/>
        </w:rPr>
        <w:t>Overall, over 31,000 individuals were captured and identified</w:t>
      </w:r>
      <w:r w:rsidR="00FE67A3">
        <w:rPr>
          <w:sz w:val="24"/>
          <w:szCs w:val="24"/>
        </w:rPr>
        <w:t xml:space="preserve">, </w:t>
      </w:r>
      <w:r w:rsidR="008D10C6">
        <w:rPr>
          <w:sz w:val="24"/>
          <w:szCs w:val="24"/>
        </w:rPr>
        <w:t>2,056 were tested for ranavirus</w:t>
      </w:r>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iButton loggers (</w:t>
      </w:r>
      <w:r w:rsidR="00FE67A3" w:rsidRPr="006D1ADD">
        <w:t>iButtonLink, LLC. Whitewater, WI,</w:t>
      </w:r>
      <w:r w:rsidR="00FE67A3">
        <w:t xml:space="preserve"> </w:t>
      </w:r>
      <w:r w:rsidR="00FE67A3" w:rsidRPr="006D1ADD">
        <w:t>USA</w:t>
      </w:r>
      <w:r w:rsidR="00FE67A3">
        <w:t>)</w:t>
      </w:r>
      <w:r w:rsidR="00FE67A3">
        <w:rPr>
          <w:sz w:val="24"/>
          <w:szCs w:val="24"/>
        </w:rPr>
        <w:t xml:space="preserve"> placed 10 cm below the water’s surface.</w:t>
      </w:r>
    </w:p>
    <w:p w14:paraId="22A54F3E" w14:textId="77777777" w:rsidR="002E6E0F" w:rsidRPr="00DB2F80" w:rsidRDefault="00000000" w:rsidP="0040206D">
      <w:pPr>
        <w:pStyle w:val="Heading2"/>
        <w:spacing w:line="360" w:lineRule="auto"/>
        <w:rPr>
          <w:b/>
          <w:bCs/>
          <w:sz w:val="24"/>
          <w:szCs w:val="24"/>
        </w:rPr>
      </w:pPr>
      <w:bookmarkStart w:id="6" w:name="_9sjte9cjuout" w:colFirst="0" w:colLast="0"/>
      <w:bookmarkEnd w:id="6"/>
      <w:r w:rsidRPr="00DB2F80">
        <w:rPr>
          <w:b/>
          <w:bCs/>
          <w:sz w:val="24"/>
          <w:szCs w:val="24"/>
        </w:rPr>
        <w:t>Calculation of community competence and prevalence ratio</w:t>
      </w:r>
    </w:p>
    <w:p w14:paraId="3ADDC9CD" w14:textId="2700336C" w:rsidR="002E6E0F" w:rsidRPr="00DB2F80" w:rsidRDefault="00000000" w:rsidP="0040206D">
      <w:pPr>
        <w:spacing w:line="360" w:lineRule="auto"/>
        <w:ind w:firstLine="720"/>
        <w:rPr>
          <w:sz w:val="24"/>
          <w:szCs w:val="24"/>
        </w:rPr>
      </w:pPr>
      <w:r w:rsidRPr="00DB2F80">
        <w:rPr>
          <w:sz w:val="24"/>
          <w:szCs w:val="24"/>
        </w:rPr>
        <w:t xml:space="preserve">Using species-level competence, </w:t>
      </w:r>
      <w:commentRangeStart w:id="7"/>
      <w:commentRangeStart w:id="8"/>
      <w:r w:rsidRPr="00DB2F80">
        <w:rPr>
          <w:sz w:val="24"/>
          <w:szCs w:val="24"/>
        </w:rPr>
        <w:t>we calculated community competence as the weighted average of each species’ competence</w:t>
      </w:r>
      <w:commentRangeEnd w:id="7"/>
      <w:r w:rsidR="00070A53">
        <w:rPr>
          <w:rStyle w:val="CommentReference"/>
        </w:rPr>
        <w:commentReference w:id="7"/>
      </w:r>
      <w:commentRangeEnd w:id="8"/>
      <w:r w:rsidR="00E64B24">
        <w:rPr>
          <w:rStyle w:val="CommentReference"/>
        </w:rPr>
        <w:commentReference w:id="8"/>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ranavirus transmission, hereafter referred to as the prevalence ratio, to test whether community competence, host abundance, and mean water temperature at each site-month were correlated with ranavirus transmission as the epizootics unfolded between February and July. The </w:t>
      </w:r>
      <w:commentRangeStart w:id="9"/>
      <w:r w:rsidRPr="00DB2F80">
        <w:rPr>
          <w:sz w:val="24"/>
          <w:szCs w:val="24"/>
        </w:rPr>
        <w:t xml:space="preserve">prevalence ratio was calculated </w:t>
      </w:r>
      <w:commentRangeEnd w:id="9"/>
      <w:r w:rsidR="000D4B9A">
        <w:rPr>
          <w:rStyle w:val="CommentReference"/>
        </w:rPr>
        <w:commentReference w:id="9"/>
      </w:r>
      <w:r w:rsidRPr="00DB2F80">
        <w:rPr>
          <w:sz w:val="24"/>
          <w:szCs w:val="24"/>
        </w:rPr>
        <w:t xml:space="preserve">as </w:t>
      </w:r>
      <w:r w:rsidRPr="00DB2F80">
        <w:rPr>
          <w:sz w:val="24"/>
          <w:szCs w:val="24"/>
        </w:rPr>
        <w:lastRenderedPageBreak/>
        <w:t xml:space="preserve">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i.e. prevalence has already peaked), then the prevalence ratio is one minus the quotient of the difference in the previous month’s prevalence and the next month’s prevalence divided by the maximum prevalence. The advantage of the prevalence ratio is that it allows us to detect whether conditions were favorable or unfavorable for the pathogen along the entire 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Pr="00DB2F80" w:rsidRDefault="002E6E0F" w:rsidP="0040206D">
      <w:pPr>
        <w:spacing w:line="360" w:lineRule="auto"/>
        <w:ind w:firstLine="720"/>
        <w:rPr>
          <w:sz w:val="24"/>
          <w:szCs w:val="24"/>
        </w:rPr>
      </w:pPr>
    </w:p>
    <w:p w14:paraId="5D9C6FAF"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22081449" wp14:editId="2AFEFA5B">
            <wp:extent cx="4538663" cy="2174776"/>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4538663" cy="2174776"/>
                    </a:xfrm>
                    <a:prstGeom prst="rect">
                      <a:avLst/>
                    </a:prstGeom>
                    <a:ln/>
                  </pic:spPr>
                </pic:pic>
              </a:graphicData>
            </a:graphic>
          </wp:inline>
        </w:drawing>
      </w:r>
    </w:p>
    <w:p w14:paraId="557563B7" w14:textId="77777777" w:rsidR="002E6E0F" w:rsidRPr="00DB2F80" w:rsidRDefault="00000000" w:rsidP="0040206D">
      <w:pPr>
        <w:pStyle w:val="Heading2"/>
        <w:spacing w:line="360" w:lineRule="auto"/>
        <w:rPr>
          <w:b/>
          <w:bCs/>
          <w:sz w:val="24"/>
          <w:szCs w:val="24"/>
        </w:rPr>
      </w:pPr>
      <w:bookmarkStart w:id="10" w:name="_eooihxbffjma" w:colFirst="0" w:colLast="0"/>
      <w:bookmarkEnd w:id="10"/>
      <w:r w:rsidRPr="00DB2F80">
        <w:rPr>
          <w:b/>
          <w:bCs/>
          <w:sz w:val="24"/>
          <w:szCs w:val="24"/>
        </w:rPr>
        <w:lastRenderedPageBreak/>
        <w:t>Transmission model</w:t>
      </w:r>
    </w:p>
    <w:p w14:paraId="137F46D7" w14:textId="2B753155" w:rsidR="002E6E0F" w:rsidRPr="00DB2F80" w:rsidRDefault="00000000" w:rsidP="0040206D">
      <w:pPr>
        <w:spacing w:line="360" w:lineRule="auto"/>
        <w:ind w:firstLine="720"/>
        <w:rPr>
          <w:sz w:val="24"/>
          <w:szCs w:val="24"/>
        </w:rPr>
      </w:pPr>
      <w:r w:rsidRPr="00DB2F80">
        <w:rPr>
          <w:sz w:val="24"/>
          <w:szCs w:val="24"/>
        </w:rPr>
        <w:t xml:space="preserve">Ranaviruses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12A204D2"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w:t>
      </w:r>
      <w:r w:rsidRPr="00DB2F80">
        <w:rPr>
          <w:sz w:val="24"/>
          <w:szCs w:val="24"/>
        </w:rPr>
        <w:lastRenderedPageBreak/>
        <w:t>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 xml:space="preserve">Then (i)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lt;1). In addition, we observed the dynamics of these systems by numerically solving them over time in order to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1" w:name="_hlg486u4ytv" w:colFirst="0" w:colLast="0"/>
      <w:bookmarkEnd w:id="11"/>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they are ecologically distinct </w:t>
      </w:r>
      <w:r w:rsidRPr="00DB2F80">
        <w:rPr>
          <w:sz w:val="24"/>
          <w:szCs w:val="24"/>
        </w:rPr>
        <w:lastRenderedPageBreak/>
        <w:t>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2" w:name="_duqqz2ezm5dj" w:colFirst="0" w:colLast="0"/>
      <w:bookmarkEnd w:id="12"/>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3" w:name="_d6c6k1e98qe6" w:colFirst="0" w:colLast="0"/>
      <w:bookmarkEnd w:id="13"/>
      <w:r w:rsidRPr="00DB2F80">
        <w:rPr>
          <w:b/>
          <w:bCs/>
          <w:sz w:val="24"/>
          <w:szCs w:val="24"/>
        </w:rPr>
        <w:t>Effects of composition, abundance, and temperature on ranavirus transmission</w:t>
      </w:r>
    </w:p>
    <w:p w14:paraId="3F134C5E" w14:textId="63B4D90D" w:rsidR="002E6E0F" w:rsidRPr="00DB2F80" w:rsidRDefault="00000000" w:rsidP="0040206D">
      <w:pPr>
        <w:spacing w:line="360" w:lineRule="auto"/>
        <w:ind w:firstLine="720"/>
        <w:rPr>
          <w:sz w:val="24"/>
          <w:szCs w:val="24"/>
        </w:rPr>
      </w:pPr>
      <w:r w:rsidRPr="00DB2F80">
        <w:rPr>
          <w:sz w:val="24"/>
          <w:szCs w:val="24"/>
        </w:rPr>
        <w:t xml:space="preserve">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 and suggest that certain times and locations may exhibit ‘perfect storms’ in which separate factors that promote transmission (high community competence, high abundance, and </w:t>
      </w:r>
      <w:commentRangeStart w:id="14"/>
      <w:commentRangeStart w:id="15"/>
      <w:r w:rsidRPr="00DB2F80">
        <w:rPr>
          <w:sz w:val="24"/>
          <w:szCs w:val="24"/>
        </w:rPr>
        <w:t xml:space="preserve">lower water temperature </w:t>
      </w:r>
      <w:commentRangeEnd w:id="14"/>
      <w:r w:rsidR="00C77E17">
        <w:rPr>
          <w:rStyle w:val="CommentReference"/>
        </w:rPr>
        <w:commentReference w:id="14"/>
      </w:r>
      <w:commentRangeEnd w:id="15"/>
      <w:r w:rsidR="00C007ED">
        <w:rPr>
          <w:rStyle w:val="CommentReference"/>
        </w:rPr>
        <w:commentReference w:id="15"/>
      </w:r>
      <w:r w:rsidRPr="00DB2F80">
        <w:rPr>
          <w:sz w:val="24"/>
          <w:szCs w:val="24"/>
        </w:rPr>
        <w:t>resulting in lower rates of viral degradation) co-occur.</w:t>
      </w:r>
    </w:p>
    <w:p w14:paraId="62658551" w14:textId="77777777"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3670300"/>
                    </a:xfrm>
                    <a:prstGeom prst="rect">
                      <a:avLst/>
                    </a:prstGeom>
                    <a:ln/>
                  </pic:spPr>
                </pic:pic>
              </a:graphicData>
            </a:graphic>
          </wp:inline>
        </w:drawing>
      </w:r>
    </w:p>
    <w:p w14:paraId="38C38369" w14:textId="67B53B7C" w:rsidR="002E6E0F" w:rsidRPr="00DB2F80" w:rsidRDefault="00000000" w:rsidP="00DB2F80">
      <w:pPr>
        <w:rPr>
          <w:sz w:val="24"/>
          <w:szCs w:val="24"/>
        </w:rPr>
      </w:pPr>
      <w:r w:rsidRPr="00DB2F80">
        <w:rPr>
          <w:b/>
          <w:sz w:val="24"/>
          <w:szCs w:val="24"/>
        </w:rPr>
        <w:t>Figure 1:</w:t>
      </w:r>
      <w:r w:rsidRPr="00DB2F80">
        <w:rPr>
          <w:sz w:val="24"/>
          <w:szCs w:val="24"/>
        </w:rPr>
        <w:t xml:space="preserve"> </w:t>
      </w:r>
      <w:r w:rsidRPr="00DB2F80">
        <w:rPr>
          <w:b/>
          <w:sz w:val="24"/>
          <w:szCs w:val="24"/>
        </w:rPr>
        <w:t xml:space="preserve">Relationship between Community Competence of sites ranked according to Principal Component 1 Scores. </w:t>
      </w:r>
      <w:r w:rsidRPr="00DB2F80">
        <w:rPr>
          <w:sz w:val="24"/>
          <w:szCs w:val="24"/>
        </w:rPr>
        <w:t>Similar community compositions result in similar values of community competence. Sampling months are represented by color and wetland IDs are represented by symbols. The size of each community is shown by the relative size of each point.</w:t>
      </w:r>
    </w:p>
    <w:p w14:paraId="55B57634" w14:textId="77777777" w:rsidR="002E6E0F" w:rsidRPr="00DB2F80" w:rsidRDefault="002E6E0F" w:rsidP="0040206D">
      <w:pPr>
        <w:spacing w:line="360" w:lineRule="auto"/>
        <w:rPr>
          <w:sz w:val="24"/>
          <w:szCs w:val="24"/>
        </w:rPr>
      </w:pPr>
    </w:p>
    <w:p w14:paraId="2D849E01" w14:textId="2BF7A48F" w:rsidR="002E6E0F" w:rsidRPr="00DB2F80" w:rsidRDefault="00000000" w:rsidP="0040206D">
      <w:pPr>
        <w:spacing w:line="360" w:lineRule="auto"/>
        <w:ind w:firstLine="720"/>
        <w:rPr>
          <w:sz w:val="24"/>
          <w:szCs w:val="24"/>
        </w:rPr>
      </w:pPr>
      <w:r w:rsidRPr="00DB2F80">
        <w:rPr>
          <w:sz w:val="24"/>
          <w:szCs w:val="24"/>
        </w:rPr>
        <w:t>When analyzing the relationship between these factors and relative changes in infection prevalence (prevalence ratio), community competence and host abundance both exhibit significant positive relationships with the prevalence ratio (Figure 2, Spearman correlations:</w:t>
      </w:r>
      <w:r w:rsidR="0040206D" w:rsidRPr="00DB2F80">
        <w:rPr>
          <w:sz w:val="24"/>
          <w:szCs w:val="24"/>
        </w:rPr>
        <w:t xml:space="preserve"> </w:t>
      </w:r>
      <w:r w:rsidRPr="00DB2F80">
        <w:rPr>
          <w:sz w:val="24"/>
          <w:szCs w:val="24"/>
        </w:rPr>
        <w:t xml:space="preserve">community competence P&lt;0.01, host abundance P&lt;0.001). The direction of the relationship between prevalence and mean water temperature aligns with predictions but is not significant (Figure 2, Spearman correlation P=0.1). </w:t>
      </w:r>
    </w:p>
    <w:p w14:paraId="53AE6288" w14:textId="77777777"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259CBD43" wp14:editId="09156C4A">
            <wp:extent cx="5943600" cy="36703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3670300"/>
                    </a:xfrm>
                    <a:prstGeom prst="rect">
                      <a:avLst/>
                    </a:prstGeom>
                    <a:ln/>
                  </pic:spPr>
                </pic:pic>
              </a:graphicData>
            </a:graphic>
          </wp:inline>
        </w:drawing>
      </w:r>
    </w:p>
    <w:p w14:paraId="501A51CD" w14:textId="77777777" w:rsidR="00DB2F80" w:rsidRDefault="00000000" w:rsidP="00DB2F80">
      <w:pPr>
        <w:rPr>
          <w:sz w:val="24"/>
          <w:szCs w:val="24"/>
        </w:rPr>
      </w:pPr>
      <w:r w:rsidRPr="00DB2F80">
        <w:rPr>
          <w:b/>
          <w:sz w:val="24"/>
          <w:szCs w:val="24"/>
        </w:rPr>
        <w:t xml:space="preserve">Figure 2: Correlations between prevalence ratio and community competence, community size, and mean water temperature. </w:t>
      </w:r>
      <w:r w:rsidRPr="00DB2F80">
        <w:rPr>
          <w:sz w:val="24"/>
          <w:szCs w:val="24"/>
        </w:rPr>
        <w:t>Community competence and community size correlated positively with prevalence ratio while mean water temperature did not have a significant relationship. Each point represents a single month-site combination.</w:t>
      </w:r>
      <w:bookmarkStart w:id="16" w:name="_o9a017k11u38" w:colFirst="0" w:colLast="0"/>
      <w:bookmarkEnd w:id="16"/>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125857B7" w14:textId="787214A3" w:rsidR="00DB2F80" w:rsidRPr="00DB2F80" w:rsidRDefault="00000000" w:rsidP="00DB2F80">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3</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w:t>
      </w:r>
      <w:r w:rsidRPr="00DB2F80">
        <w:rPr>
          <w:sz w:val="24"/>
          <w:szCs w:val="24"/>
        </w:rPr>
        <w:lastRenderedPageBreak/>
        <w:t xml:space="preserve">promoters results in an increase in parameter space that is much greater than any individual factor alone. When observing the dynamics of these communities over time, each factor causes epizootics to occur earlier and with higher intensity (Figure </w:t>
      </w:r>
      <w:r w:rsidR="00187DCA" w:rsidRPr="00DB2F80">
        <w:rPr>
          <w:sz w:val="24"/>
          <w:szCs w:val="24"/>
        </w:rPr>
        <w:t>3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DB2F80" w:rsidRPr="00DB2F80">
        <w:rPr>
          <w:sz w:val="24"/>
          <w:szCs w:val="24"/>
        </w:rPr>
        <w:br w:type="page"/>
      </w:r>
    </w:p>
    <w:p w14:paraId="7336E5A5" w14:textId="7E94178C" w:rsidR="002E6E0F" w:rsidRPr="00DB2F80" w:rsidRDefault="00C74CA9" w:rsidP="0040206D">
      <w:pPr>
        <w:spacing w:line="360" w:lineRule="auto"/>
        <w:rPr>
          <w:sz w:val="24"/>
          <w:szCs w:val="24"/>
        </w:rPr>
      </w:pPr>
      <w:r w:rsidRPr="00DB2F80">
        <w:rPr>
          <w:noProof/>
          <w:sz w:val="24"/>
          <w:szCs w:val="24"/>
        </w:rPr>
        <w:lastRenderedPageBreak/>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77777777" w:rsidR="00DB2F80" w:rsidRDefault="00000000" w:rsidP="00DB2F80">
      <w:pPr>
        <w:rPr>
          <w:sz w:val="24"/>
          <w:szCs w:val="24"/>
        </w:rPr>
      </w:pPr>
      <w:r w:rsidRPr="00DB2F80">
        <w:rPr>
          <w:b/>
          <w:sz w:val="24"/>
          <w:szCs w:val="24"/>
        </w:rPr>
        <w:t xml:space="preserve">Figure 3: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7" w:name="_o72aamdfl5uk" w:colFirst="0" w:colLast="0"/>
      <w:bookmarkEnd w:id="17"/>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4F01F5A5"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ranavirus transmission. When community competence was high, it was mostly due to the dominance of certain high </w:t>
      </w:r>
      <w:r w:rsidRPr="00DB2F80">
        <w:rPr>
          <w:sz w:val="24"/>
          <w:szCs w:val="24"/>
        </w:rPr>
        <w:lastRenderedPageBreak/>
        <w:t xml:space="preserve">competence species (Figure </w:t>
      </w:r>
      <w:r w:rsidR="00187DCA" w:rsidRPr="00DB2F80">
        <w:rPr>
          <w:sz w:val="24"/>
          <w:szCs w:val="24"/>
        </w:rPr>
        <w:t>4</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187DCA" w:rsidRPr="00DB2F80">
        <w:rPr>
          <w:sz w:val="24"/>
          <w:szCs w:val="24"/>
        </w:rPr>
        <w:t>4)</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187DCA" w:rsidRPr="00DB2F80">
        <w:rPr>
          <w:sz w:val="24"/>
          <w:szCs w:val="24"/>
        </w:rPr>
        <w:t>4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14"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5"/>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6"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7" o:title=""/>
                </v:shape>
                <w10:anchorlock/>
              </v:group>
            </w:pict>
          </mc:Fallback>
        </mc:AlternateContent>
      </w:r>
    </w:p>
    <w:p w14:paraId="61404031" w14:textId="335BB17E" w:rsidR="002E6E0F" w:rsidRDefault="00000000" w:rsidP="00DB2F80">
      <w:pPr>
        <w:rPr>
          <w:sz w:val="24"/>
          <w:szCs w:val="24"/>
        </w:rPr>
      </w:pPr>
      <w:r w:rsidRPr="00DB2F80">
        <w:rPr>
          <w:b/>
          <w:sz w:val="24"/>
          <w:szCs w:val="24"/>
        </w:rPr>
        <w:t xml:space="preserve">Figure </w:t>
      </w:r>
      <w:r w:rsidR="00BF1BFD" w:rsidRPr="00DB2F80">
        <w:rPr>
          <w:b/>
          <w:sz w:val="24"/>
          <w:szCs w:val="24"/>
        </w:rPr>
        <w:t>4</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8" w:name="_3l8x3jxer0u4" w:colFirst="0" w:colLast="0"/>
      <w:bookmarkEnd w:id="18"/>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9" w:name="_l3iijzz0pprb" w:colFirst="0" w:colLast="0"/>
      <w:bookmarkEnd w:id="19"/>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ranavirus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ranavirus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ranavirus,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multihost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ranavirus-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ranavirus-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ranavirus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perkinsea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The pathogens causing these diseases tend to be generalists</w:t>
      </w:r>
      <w:r w:rsidR="00782EF5">
        <w:rPr>
          <w:sz w:val="24"/>
          <w:szCs w:val="24"/>
        </w:rPr>
        <w:t xml:space="preserve"> and </w:t>
      </w:r>
      <w:r w:rsidR="003050A7">
        <w:rPr>
          <w:sz w:val="24"/>
          <w:szCs w:val="24"/>
        </w:rPr>
        <w:t xml:space="preserve">are </w:t>
      </w:r>
      <w:r w:rsidR="00782EF5">
        <w:rPr>
          <w:sz w:val="24"/>
          <w:szCs w:val="24"/>
        </w:rPr>
        <w:t>likely to be affected by host community competence, host abundance, and environmental factors</w:t>
      </w:r>
      <w:r w:rsidR="00782EF5">
        <w:rPr>
          <w:sz w:val="24"/>
          <w:szCs w:val="24"/>
        </w:rPr>
        <w:t xml:space="preserve">.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perkinsea infection are often tied to ranids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w:t>
      </w:r>
      <w:r w:rsidR="00782EF5">
        <w:rPr>
          <w:sz w:val="24"/>
          <w:szCs w:val="24"/>
        </w:rPr>
        <w:t>Future studies may consider whether these patterns extend beyond ranavirus into other generalist pathogens affecting amphibians.</w:t>
      </w:r>
      <w:r w:rsidR="00782EF5" w:rsidRPr="00DB2F80">
        <w:rPr>
          <w:sz w:val="24"/>
          <w:szCs w:val="24"/>
        </w:rPr>
        <w:t xml:space="preserve"> </w:t>
      </w:r>
    </w:p>
    <w:p w14:paraId="67783EF4" w14:textId="4BD2D7B5"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ranavirus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ranavirus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92DE692" w14:textId="77777777" w:rsidR="00A85951" w:rsidRPr="00A85951" w:rsidRDefault="00000000" w:rsidP="00A85951">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A85951" w:rsidRPr="00A85951">
        <w:t xml:space="preserve">Allender, M. C., Bunick, D., &amp; Mitchell, M. A. (2013). Development and validation of TaqMan quantitative PCR for detection of frog virus 3-like virus in eastern box turtles (Terrapene carolina carolina). </w:t>
      </w:r>
      <w:r w:rsidR="00A85951" w:rsidRPr="00A85951">
        <w:rPr>
          <w:i/>
          <w:iCs/>
        </w:rPr>
        <w:t>Journal of Virological Methods</w:t>
      </w:r>
      <w:r w:rsidR="00A85951" w:rsidRPr="00A85951">
        <w:t xml:space="preserve">, </w:t>
      </w:r>
      <w:r w:rsidR="00A85951" w:rsidRPr="00A85951">
        <w:rPr>
          <w:i/>
          <w:iCs/>
        </w:rPr>
        <w:t>188</w:t>
      </w:r>
      <w:r w:rsidR="00A85951" w:rsidRPr="00A85951">
        <w:t>(1–2), 121–125. https://doi.org/10.1016/j.jviromet.2012.12.012</w:t>
      </w:r>
    </w:p>
    <w:p w14:paraId="50F3589D" w14:textId="77777777" w:rsidR="00A85951" w:rsidRPr="00A85951" w:rsidRDefault="00A85951" w:rsidP="00A85951">
      <w:pPr>
        <w:pStyle w:val="Bibliography"/>
      </w:pPr>
      <w:r w:rsidRPr="00A85951">
        <w:t xml:space="preserve">Altizer, S., Ostfeld, R. S., Johnson, P. T. J., Kutz, S., &amp; Harvell, C. D. (2013). Climate Change and Infectious Diseases: From Evidence to a Predictive Framework. </w:t>
      </w:r>
      <w:r w:rsidRPr="00A85951">
        <w:rPr>
          <w:i/>
          <w:iCs/>
        </w:rPr>
        <w:t>Science (American Association for the Advancement of Science)</w:t>
      </w:r>
      <w:r w:rsidRPr="00A85951">
        <w:t xml:space="preserve">, </w:t>
      </w:r>
      <w:r w:rsidRPr="00A85951">
        <w:rPr>
          <w:i/>
          <w:iCs/>
        </w:rPr>
        <w:t>341</w:t>
      </w:r>
      <w:r w:rsidRPr="00A85951">
        <w:t>(6145), 514–519. https://doi.org/10.1126/science.1239401</w:t>
      </w:r>
    </w:p>
    <w:p w14:paraId="229B5641" w14:textId="77777777" w:rsidR="00A85951" w:rsidRPr="00A85951" w:rsidRDefault="00A85951" w:rsidP="00A85951">
      <w:pPr>
        <w:pStyle w:val="Bibliography"/>
      </w:pPr>
      <w:r w:rsidRPr="00A85951">
        <w:t xml:space="preserve">Antonovics, J., Wilson, A. J., Forbes, M. R., Hauffe, H. C., Kallio, E. R., Leggett, H. C., Longdon, B., Okamura, B., Sait, S. M., &amp; Webster, J. P. (2017). The evolution of transmission mode. </w:t>
      </w:r>
      <w:r w:rsidRPr="00A85951">
        <w:rPr>
          <w:i/>
          <w:iCs/>
        </w:rPr>
        <w:t>Philosophical Transactions of the Royal Society B: Biological Sciences</w:t>
      </w:r>
      <w:r w:rsidRPr="00A85951">
        <w:t xml:space="preserve">, </w:t>
      </w:r>
      <w:r w:rsidRPr="00A85951">
        <w:rPr>
          <w:i/>
          <w:iCs/>
        </w:rPr>
        <w:t>372</w:t>
      </w:r>
      <w:r w:rsidRPr="00A85951">
        <w:t>(1719), 20160083. https://doi.org/10.1098/rstb.2016.0083</w:t>
      </w:r>
    </w:p>
    <w:p w14:paraId="3C48BF93" w14:textId="77777777" w:rsidR="00A85951" w:rsidRPr="00A85951" w:rsidRDefault="00A85951" w:rsidP="00A85951">
      <w:pPr>
        <w:pStyle w:val="Bibliography"/>
      </w:pPr>
      <w:r w:rsidRPr="00A85951">
        <w:t>Atkinson, M. S., &amp; Savage, A. E. (2023). Widespread amphibian Perkinsea infections associated with Ranidae hosts, cooler months and Ranavirus co</w:t>
      </w:r>
      <w:r w:rsidRPr="00A85951">
        <w:rPr>
          <w:rFonts w:ascii="Cambria Math" w:hAnsi="Cambria Math" w:cs="Cambria Math"/>
        </w:rPr>
        <w:t>‐</w:t>
      </w:r>
      <w:r w:rsidRPr="00A85951">
        <w:t xml:space="preserve">infection. </w:t>
      </w:r>
      <w:r w:rsidRPr="00A85951">
        <w:rPr>
          <w:i/>
          <w:iCs/>
        </w:rPr>
        <w:t>Journal of Animal Ecology</w:t>
      </w:r>
      <w:r w:rsidRPr="00A85951">
        <w:t xml:space="preserve">, </w:t>
      </w:r>
      <w:r w:rsidRPr="00A85951">
        <w:rPr>
          <w:i/>
          <w:iCs/>
        </w:rPr>
        <w:t>92</w:t>
      </w:r>
      <w:r w:rsidRPr="00A85951">
        <w:t>(9), 1856–1868. https://doi.org/10.1111/1365-2656.13977</w:t>
      </w:r>
    </w:p>
    <w:p w14:paraId="4DEA3A93" w14:textId="77777777" w:rsidR="00A85951" w:rsidRPr="00A85951" w:rsidRDefault="00A85951" w:rsidP="00A85951">
      <w:pPr>
        <w:pStyle w:val="Bibliography"/>
      </w:pPr>
      <w:r w:rsidRPr="00A85951">
        <w:t xml:space="preserve">Becker, C. G., Rodriguez, D., Longo, A. V., Talaba, A. L., &amp; Zamudio, K. R. (2012). Disease Risk in Temperate Amphibian Populations Is Higher at Closed-Canopy Sites. </w:t>
      </w:r>
      <w:r w:rsidRPr="00A85951">
        <w:rPr>
          <w:i/>
          <w:iCs/>
        </w:rPr>
        <w:t>PloS One</w:t>
      </w:r>
      <w:r w:rsidRPr="00A85951">
        <w:t xml:space="preserve">, </w:t>
      </w:r>
      <w:r w:rsidRPr="00A85951">
        <w:rPr>
          <w:i/>
          <w:iCs/>
        </w:rPr>
        <w:t>7</w:t>
      </w:r>
      <w:r w:rsidRPr="00A85951">
        <w:t>(10), e48205. https://doi.org/10.1371/journal.pone.0048205</w:t>
      </w:r>
    </w:p>
    <w:p w14:paraId="2DD600E1" w14:textId="77777777" w:rsidR="00A85951" w:rsidRPr="00A85951" w:rsidRDefault="00A85951" w:rsidP="00A85951">
      <w:pPr>
        <w:pStyle w:val="Bibliography"/>
      </w:pPr>
      <w:r w:rsidRPr="00A85951">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A85951">
        <w:rPr>
          <w:i/>
          <w:iCs/>
        </w:rPr>
        <w:t>Proceedings of the National Academy of Sciences</w:t>
      </w:r>
      <w:r w:rsidRPr="00A85951">
        <w:t xml:space="preserve">, </w:t>
      </w:r>
      <w:r w:rsidRPr="00A85951">
        <w:rPr>
          <w:i/>
          <w:iCs/>
        </w:rPr>
        <w:t>95</w:t>
      </w:r>
      <w:r w:rsidRPr="00A85951">
        <w:t>(15), 9031–9036. https://doi.org/10.1073/pnas.95.15.9031</w:t>
      </w:r>
    </w:p>
    <w:p w14:paraId="05EC8BA9" w14:textId="77777777" w:rsidR="00A85951" w:rsidRPr="00A85951" w:rsidRDefault="00A85951" w:rsidP="00A85951">
      <w:pPr>
        <w:pStyle w:val="Bibliography"/>
      </w:pPr>
      <w:r w:rsidRPr="00A85951">
        <w:lastRenderedPageBreak/>
        <w:t xml:space="preserve">Bienentreu, J.-F., &amp; Lesbarrères, D. (2020). Amphibian Disease Ecology: Are We Just Scratching the Surface? </w:t>
      </w:r>
      <w:r w:rsidRPr="00A85951">
        <w:rPr>
          <w:i/>
          <w:iCs/>
        </w:rPr>
        <w:t>Herpetologica</w:t>
      </w:r>
      <w:r w:rsidRPr="00A85951">
        <w:t xml:space="preserve">, </w:t>
      </w:r>
      <w:r w:rsidRPr="00A85951">
        <w:rPr>
          <w:i/>
          <w:iCs/>
        </w:rPr>
        <w:t>76</w:t>
      </w:r>
      <w:r w:rsidRPr="00A85951">
        <w:t>(2), 153. https://doi.org/10.1655/0018-0831-76.2.153</w:t>
      </w:r>
    </w:p>
    <w:p w14:paraId="5EB696A7" w14:textId="77777777" w:rsidR="00A85951" w:rsidRPr="00A85951" w:rsidRDefault="00A85951" w:rsidP="00A85951">
      <w:pPr>
        <w:pStyle w:val="Bibliography"/>
      </w:pPr>
      <w:r w:rsidRPr="00A85951">
        <w:t xml:space="preserve">Blaustein, A. R., Walls, S. C., Bancroft, B. A., Lawler, J. J., Searle, C. L., &amp; Gervasi, S. S. (2010). Direct and Indirect Effects of Climate Change on Amphibian Populations. </w:t>
      </w:r>
      <w:r w:rsidRPr="00A85951">
        <w:rPr>
          <w:i/>
          <w:iCs/>
        </w:rPr>
        <w:t>Diversity</w:t>
      </w:r>
      <w:r w:rsidRPr="00A85951">
        <w:t xml:space="preserve">, </w:t>
      </w:r>
      <w:r w:rsidRPr="00A85951">
        <w:rPr>
          <w:i/>
          <w:iCs/>
        </w:rPr>
        <w:t>2</w:t>
      </w:r>
      <w:r w:rsidRPr="00A85951">
        <w:t>(2), 281–313. https://doi.org/10.3390/d2020281</w:t>
      </w:r>
    </w:p>
    <w:p w14:paraId="1DBE70B8" w14:textId="77777777" w:rsidR="00A85951" w:rsidRPr="00A85951" w:rsidRDefault="00A85951" w:rsidP="00A85951">
      <w:pPr>
        <w:pStyle w:val="Bibliography"/>
      </w:pPr>
      <w:r w:rsidRPr="00A85951">
        <w:t xml:space="preserve">Brenes, R., Gray, M. J., Waltzek, T. B., Wilkes, R. P., &amp; Miller, D. L. (2014). Transmission of ranavirus between ectothermic vertebrate hosts. </w:t>
      </w:r>
      <w:r w:rsidRPr="00A85951">
        <w:rPr>
          <w:i/>
          <w:iCs/>
        </w:rPr>
        <w:t>PLoS ONE</w:t>
      </w:r>
      <w:r w:rsidRPr="00A85951">
        <w:t>. https://doi.org/10.1371/journal.pone.0092476</w:t>
      </w:r>
    </w:p>
    <w:p w14:paraId="2DF6F379" w14:textId="77777777" w:rsidR="00A85951" w:rsidRPr="00A85951" w:rsidRDefault="00A85951" w:rsidP="00A85951">
      <w:pPr>
        <w:pStyle w:val="Bibliography"/>
      </w:pPr>
      <w:r w:rsidRPr="00A85951">
        <w:t xml:space="preserve">Brunner, J. L., Beaty, L., Guitard, A., &amp; Russell, D. (2017). Heterogeneities in the infection process drive ranavirus transmission. </w:t>
      </w:r>
      <w:r w:rsidRPr="00A85951">
        <w:rPr>
          <w:i/>
          <w:iCs/>
        </w:rPr>
        <w:t>Ecology</w:t>
      </w:r>
      <w:r w:rsidRPr="00A85951">
        <w:t xml:space="preserve">, </w:t>
      </w:r>
      <w:r w:rsidRPr="00A85951">
        <w:rPr>
          <w:i/>
          <w:iCs/>
        </w:rPr>
        <w:t>98</w:t>
      </w:r>
      <w:r w:rsidRPr="00A85951">
        <w:t>(2), 576–582. https://doi.org/10.1002/ecy.1644</w:t>
      </w:r>
    </w:p>
    <w:p w14:paraId="75E73E5F" w14:textId="77777777" w:rsidR="00A85951" w:rsidRPr="00A85951" w:rsidRDefault="00A85951" w:rsidP="00A85951">
      <w:pPr>
        <w:pStyle w:val="Bibliography"/>
      </w:pPr>
      <w:r w:rsidRPr="00A85951">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A85951">
        <w:rPr>
          <w:i/>
          <w:iCs/>
        </w:rPr>
        <w:t>Proceedings of the National Academy of Sciences</w:t>
      </w:r>
      <w:r w:rsidRPr="00A85951">
        <w:t xml:space="preserve">, </w:t>
      </w:r>
      <w:r w:rsidRPr="00A85951">
        <w:rPr>
          <w:i/>
          <w:iCs/>
        </w:rPr>
        <w:t>112</w:t>
      </w:r>
      <w:r w:rsidRPr="00A85951">
        <w:t>(34). https://doi.org/10.1073/pnas.1500163112</w:t>
      </w:r>
    </w:p>
    <w:p w14:paraId="4350C569" w14:textId="77777777" w:rsidR="00A85951" w:rsidRPr="00A85951" w:rsidRDefault="00A85951" w:rsidP="00A85951">
      <w:pPr>
        <w:pStyle w:val="Bibliography"/>
      </w:pPr>
      <w:r w:rsidRPr="00A85951">
        <w:t xml:space="preserve">Cohen, J. M., Civitello, D. J., Brace, A. J., Feichtinger, E. M., Ortega, C. N., Richardson, J. C., Sauer, E. L., Liu, X., &amp; Rohr, J. R. (2016). Spatial scale modulates the strength of ecological processes driving disease distributions. </w:t>
      </w:r>
      <w:r w:rsidRPr="00A85951">
        <w:rPr>
          <w:i/>
          <w:iCs/>
        </w:rPr>
        <w:t>Proceedings of the National Academy of Sciences</w:t>
      </w:r>
      <w:r w:rsidRPr="00A85951">
        <w:t xml:space="preserve">, </w:t>
      </w:r>
      <w:r w:rsidRPr="00A85951">
        <w:rPr>
          <w:i/>
          <w:iCs/>
        </w:rPr>
        <w:t>113</w:t>
      </w:r>
      <w:r w:rsidRPr="00A85951">
        <w:t>(24), E3359–E3364. https://doi.org/10.1073/pnas.1521657113</w:t>
      </w:r>
    </w:p>
    <w:p w14:paraId="0CB23393" w14:textId="77777777" w:rsidR="00A85951" w:rsidRPr="00A85951" w:rsidRDefault="00A85951" w:rsidP="00A85951">
      <w:pPr>
        <w:pStyle w:val="Bibliography"/>
      </w:pPr>
      <w:r w:rsidRPr="00A85951">
        <w:t xml:space="preserve">Coleman, A. L. (2018). </w:t>
      </w:r>
      <w:r w:rsidRPr="00A85951">
        <w:rPr>
          <w:i/>
          <w:iCs/>
        </w:rPr>
        <w:t>Incorporating environmental factors into discussions of diversity-disease relationships</w:t>
      </w:r>
      <w:r w:rsidRPr="00A85951">
        <w:t>. University of Georgia.</w:t>
      </w:r>
    </w:p>
    <w:p w14:paraId="2B714D7E" w14:textId="77777777" w:rsidR="00A85951" w:rsidRPr="00A85951" w:rsidRDefault="00A85951" w:rsidP="00A85951">
      <w:pPr>
        <w:pStyle w:val="Bibliography"/>
      </w:pPr>
      <w:r w:rsidRPr="00A85951">
        <w:t xml:space="preserve">Davis, A. K., Yabsley, M. J., Kevin Keel, M., &amp; Maerz, J. C. (2007). Discovery of a Novel Alveolate Pathogen Affecting Southern Leopard Frogs in Georgia: Description of the </w:t>
      </w:r>
      <w:r w:rsidRPr="00A85951">
        <w:lastRenderedPageBreak/>
        <w:t xml:space="preserve">Disease and Host Effects. </w:t>
      </w:r>
      <w:r w:rsidRPr="00A85951">
        <w:rPr>
          <w:i/>
          <w:iCs/>
        </w:rPr>
        <w:t>EcoHealth</w:t>
      </w:r>
      <w:r w:rsidRPr="00A85951">
        <w:t xml:space="preserve">, </w:t>
      </w:r>
      <w:r w:rsidRPr="00A85951">
        <w:rPr>
          <w:i/>
          <w:iCs/>
        </w:rPr>
        <w:t>4</w:t>
      </w:r>
      <w:r w:rsidRPr="00A85951">
        <w:t>(3), 310–317. https://doi.org/10.1007/s10393-007-0115-3</w:t>
      </w:r>
    </w:p>
    <w:p w14:paraId="34B6B25E" w14:textId="77777777" w:rsidR="00A85951" w:rsidRPr="00A85951" w:rsidRDefault="00A85951" w:rsidP="00A85951">
      <w:pPr>
        <w:pStyle w:val="Bibliography"/>
      </w:pPr>
      <w:r w:rsidRPr="00A85951">
        <w:t xml:space="preserve">Diekmann, O., Heesterbeek, J. A. P., &amp; Roberts, M. G. (2009). The construction of next-generation matrices for compartmental epidemic models. </w:t>
      </w:r>
      <w:r w:rsidRPr="00A85951">
        <w:rPr>
          <w:i/>
          <w:iCs/>
        </w:rPr>
        <w:t>Journal of the Royal Society Interface</w:t>
      </w:r>
      <w:r w:rsidRPr="00A85951">
        <w:t xml:space="preserve">, </w:t>
      </w:r>
      <w:r w:rsidRPr="00A85951">
        <w:rPr>
          <w:i/>
          <w:iCs/>
        </w:rPr>
        <w:t>7</w:t>
      </w:r>
      <w:r w:rsidRPr="00A85951">
        <w:t>(47), 873–885. https://doi.org/10.1098/rsif.2009.0386</w:t>
      </w:r>
    </w:p>
    <w:p w14:paraId="5FE58096" w14:textId="77777777" w:rsidR="00A85951" w:rsidRPr="00A85951" w:rsidRDefault="00A85951" w:rsidP="00A85951">
      <w:pPr>
        <w:pStyle w:val="Bibliography"/>
      </w:pPr>
      <w:r w:rsidRPr="00A85951">
        <w:t xml:space="preserve">Dillon, W. W., &amp; Meentemeyer, R. K. (2019). Direct and indirect effects of forest microclimate on pathogen spillover. </w:t>
      </w:r>
      <w:r w:rsidRPr="00A85951">
        <w:rPr>
          <w:i/>
          <w:iCs/>
        </w:rPr>
        <w:t>Ecology (Durham)</w:t>
      </w:r>
      <w:r w:rsidRPr="00A85951">
        <w:t xml:space="preserve">, </w:t>
      </w:r>
      <w:r w:rsidRPr="00A85951">
        <w:rPr>
          <w:i/>
          <w:iCs/>
        </w:rPr>
        <w:t>100</w:t>
      </w:r>
      <w:r w:rsidRPr="00A85951">
        <w:t>(5), e02686-n/a. https://doi.org/10.1002/ecy.2686</w:t>
      </w:r>
    </w:p>
    <w:p w14:paraId="0282DC6D" w14:textId="77777777" w:rsidR="00A85951" w:rsidRPr="00A85951" w:rsidRDefault="00A85951" w:rsidP="00A85951">
      <w:pPr>
        <w:pStyle w:val="Bibliography"/>
      </w:pPr>
      <w:r w:rsidRPr="00A85951">
        <w:t xml:space="preserve">Dobson, A. (2004). Population Dynamics of Pathogens with Multiple Host Species. </w:t>
      </w:r>
      <w:r w:rsidRPr="00A85951">
        <w:rPr>
          <w:i/>
          <w:iCs/>
        </w:rPr>
        <w:t>The American Naturalist</w:t>
      </w:r>
      <w:r w:rsidRPr="00A85951">
        <w:t xml:space="preserve">, </w:t>
      </w:r>
      <w:r w:rsidRPr="00A85951">
        <w:rPr>
          <w:i/>
          <w:iCs/>
        </w:rPr>
        <w:t>164</w:t>
      </w:r>
      <w:r w:rsidRPr="00A85951">
        <w:t>(S5), S64–S78. https://doi.org/10.1086/424681</w:t>
      </w:r>
    </w:p>
    <w:p w14:paraId="714F0495" w14:textId="77777777" w:rsidR="00A85951" w:rsidRPr="00A85951" w:rsidRDefault="00A85951" w:rsidP="00A85951">
      <w:pPr>
        <w:pStyle w:val="Bibliography"/>
      </w:pPr>
      <w:r w:rsidRPr="00A85951">
        <w:t xml:space="preserve">Downs, C. J., Schoenle, L. A., Han, B. A., Harrison, J. F., &amp; Martin, L. B. (2019). Scaling of Host Competence. </w:t>
      </w:r>
      <w:r w:rsidRPr="00A85951">
        <w:rPr>
          <w:i/>
          <w:iCs/>
        </w:rPr>
        <w:t>Trends in Parasitology</w:t>
      </w:r>
      <w:r w:rsidRPr="00A85951">
        <w:t xml:space="preserve">, </w:t>
      </w:r>
      <w:r w:rsidRPr="00A85951">
        <w:rPr>
          <w:i/>
          <w:iCs/>
        </w:rPr>
        <w:t>35</w:t>
      </w:r>
      <w:r w:rsidRPr="00A85951">
        <w:t>(3), 182–192. https://doi.org/10.1016/j.pt.2018.12.002</w:t>
      </w:r>
    </w:p>
    <w:p w14:paraId="7F6FB0CD" w14:textId="77777777" w:rsidR="00A85951" w:rsidRPr="00A85951" w:rsidRDefault="00A85951" w:rsidP="00A85951">
      <w:pPr>
        <w:pStyle w:val="Bibliography"/>
      </w:pPr>
      <w:r w:rsidRPr="00A85951">
        <w:t xml:space="preserve">Eisenberg, M. C., Robertson, S. L., &amp; Tien, J. H. (2013). Identifiability and estimation of multiple transmission pathways in cholera and waterborne disease. </w:t>
      </w:r>
      <w:r w:rsidRPr="00A85951">
        <w:rPr>
          <w:i/>
          <w:iCs/>
        </w:rPr>
        <w:t>Journal of Theoretical Biology</w:t>
      </w:r>
      <w:r w:rsidRPr="00A85951">
        <w:t xml:space="preserve">, </w:t>
      </w:r>
      <w:r w:rsidRPr="00A85951">
        <w:rPr>
          <w:i/>
          <w:iCs/>
        </w:rPr>
        <w:t>324</w:t>
      </w:r>
      <w:r w:rsidRPr="00A85951">
        <w:t>, 84–102. https://doi.org/10.1016/j.jtbi.2012.12.021</w:t>
      </w:r>
    </w:p>
    <w:p w14:paraId="7ADEB629" w14:textId="77777777" w:rsidR="00A85951" w:rsidRPr="00A85951" w:rsidRDefault="00A85951" w:rsidP="00A85951">
      <w:pPr>
        <w:pStyle w:val="Bibliography"/>
      </w:pPr>
      <w:r w:rsidRPr="00A85951">
        <w:t xml:space="preserve">Fenton, A., Fairbairn, J. P., Norman, R., &amp; Hudson, P. J. (2002). Parasite transmission: Reconciling theory and reality. </w:t>
      </w:r>
      <w:r w:rsidRPr="00A85951">
        <w:rPr>
          <w:i/>
          <w:iCs/>
        </w:rPr>
        <w:t>Journal of Animal Ecology</w:t>
      </w:r>
      <w:r w:rsidRPr="00A85951">
        <w:t xml:space="preserve">, </w:t>
      </w:r>
      <w:r w:rsidRPr="00A85951">
        <w:rPr>
          <w:i/>
          <w:iCs/>
        </w:rPr>
        <w:t>71</w:t>
      </w:r>
      <w:r w:rsidRPr="00A85951">
        <w:t>(5), 893–905. https://doi.org/10.1046/j.1365-2656.2002.00656.x</w:t>
      </w:r>
    </w:p>
    <w:p w14:paraId="4CFF2F51" w14:textId="77777777" w:rsidR="00A85951" w:rsidRPr="00A85951" w:rsidRDefault="00A85951" w:rsidP="00A85951">
      <w:pPr>
        <w:pStyle w:val="Bibliography"/>
      </w:pPr>
      <w:r w:rsidRPr="00A85951">
        <w:t>Fountain</w:t>
      </w:r>
      <w:r w:rsidRPr="00A85951">
        <w:rPr>
          <w:rFonts w:ascii="Cambria Math" w:hAnsi="Cambria Math" w:cs="Cambria Math"/>
        </w:rPr>
        <w:t>‐</w:t>
      </w:r>
      <w:r w:rsidRPr="00A85951">
        <w:t>Jones, N. M., Pearse, W. D., Escobar, L. E., Alba</w:t>
      </w:r>
      <w:r w:rsidRPr="00A85951">
        <w:rPr>
          <w:rFonts w:ascii="Cambria Math" w:hAnsi="Cambria Math" w:cs="Cambria Math"/>
        </w:rPr>
        <w:t>‐</w:t>
      </w:r>
      <w:r w:rsidRPr="00A85951">
        <w:t>Casals, A., Carver, S., Davies, T. J., Kraberger, S., Papeş, M., Vandegrift, K., Worsley</w:t>
      </w:r>
      <w:r w:rsidRPr="00A85951">
        <w:rPr>
          <w:rFonts w:ascii="Cambria Math" w:hAnsi="Cambria Math" w:cs="Cambria Math"/>
        </w:rPr>
        <w:t>‐</w:t>
      </w:r>
      <w:r w:rsidRPr="00A85951">
        <w:t>Tonks, K., &amp; Craft, M. E. (2018). Towards an eco</w:t>
      </w:r>
      <w:r w:rsidRPr="00A85951">
        <w:rPr>
          <w:rFonts w:ascii="Cambria Math" w:hAnsi="Cambria Math" w:cs="Cambria Math"/>
        </w:rPr>
        <w:t>‐</w:t>
      </w:r>
      <w:r w:rsidRPr="00A85951">
        <w:t xml:space="preserve">phylogenetic framework for infectious disease ecology. </w:t>
      </w:r>
      <w:r w:rsidRPr="00A85951">
        <w:rPr>
          <w:i/>
          <w:iCs/>
        </w:rPr>
        <w:t>Biological Reviews</w:t>
      </w:r>
      <w:r w:rsidRPr="00A85951">
        <w:t xml:space="preserve">, </w:t>
      </w:r>
      <w:r w:rsidRPr="00A85951">
        <w:rPr>
          <w:i/>
          <w:iCs/>
        </w:rPr>
        <w:t>93</w:t>
      </w:r>
      <w:r w:rsidRPr="00A85951">
        <w:t>(2), 950–970. https://doi.org/10.1111/brv.12380</w:t>
      </w:r>
    </w:p>
    <w:p w14:paraId="74C709F8" w14:textId="77777777" w:rsidR="00A85951" w:rsidRPr="00A85951" w:rsidRDefault="00A85951" w:rsidP="00A85951">
      <w:pPr>
        <w:pStyle w:val="Bibliography"/>
      </w:pPr>
      <w:r w:rsidRPr="00A85951">
        <w:t xml:space="preserve">Gehman, A.-L. M., Hall, R. J., &amp; Byers, J. E. (2018). Host and parasite thermal ecology jointly determine the effect of climate warming on epidemic dynamics. </w:t>
      </w:r>
      <w:r w:rsidRPr="00A85951">
        <w:rPr>
          <w:i/>
          <w:iCs/>
        </w:rPr>
        <w:t xml:space="preserve">Proceedings of the </w:t>
      </w:r>
      <w:r w:rsidRPr="00A85951">
        <w:rPr>
          <w:i/>
          <w:iCs/>
        </w:rPr>
        <w:lastRenderedPageBreak/>
        <w:t>National Academy of Sciences</w:t>
      </w:r>
      <w:r w:rsidRPr="00A85951">
        <w:t xml:space="preserve">, </w:t>
      </w:r>
      <w:r w:rsidRPr="00A85951">
        <w:rPr>
          <w:i/>
          <w:iCs/>
        </w:rPr>
        <w:t>115</w:t>
      </w:r>
      <w:r w:rsidRPr="00A85951">
        <w:t>(4), 744–749. https://doi.org/10.1073/pnas.1705067115</w:t>
      </w:r>
    </w:p>
    <w:p w14:paraId="12D65D3E" w14:textId="77777777" w:rsidR="00A85951" w:rsidRPr="00A85951" w:rsidRDefault="00A85951" w:rsidP="00A85951">
      <w:pPr>
        <w:pStyle w:val="Bibliography"/>
      </w:pPr>
      <w:r w:rsidRPr="00A85951">
        <w:t xml:space="preserve">Gray, M. J., Miller, D. L., &amp; Hoverman, J. T. (2009). Ecology and pathology of amphibian ranaviruses. </w:t>
      </w:r>
      <w:r w:rsidRPr="00A85951">
        <w:rPr>
          <w:i/>
          <w:iCs/>
        </w:rPr>
        <w:t>Diseases of Aquatic Organisms</w:t>
      </w:r>
      <w:r w:rsidRPr="00A85951">
        <w:t xml:space="preserve">, </w:t>
      </w:r>
      <w:r w:rsidRPr="00A85951">
        <w:rPr>
          <w:i/>
          <w:iCs/>
        </w:rPr>
        <w:t>87</w:t>
      </w:r>
      <w:r w:rsidRPr="00A85951">
        <w:t>(3), 243–266. https://doi.org/10.3354/dao02138</w:t>
      </w:r>
    </w:p>
    <w:p w14:paraId="44C3C773" w14:textId="77777777" w:rsidR="00A85951" w:rsidRPr="00A85951" w:rsidRDefault="00A85951" w:rsidP="00A85951">
      <w:pPr>
        <w:pStyle w:val="Bibliography"/>
      </w:pPr>
      <w:r w:rsidRPr="00A85951">
        <w:t xml:space="preserve">Green, D. E., Converse, K. A., &amp; Schrader, A. K. (2002). Epizootiology of Sixty-Four Amphibian Morbidity and Mortality Events in the USA, 1996-2001. </w:t>
      </w:r>
      <w:r w:rsidRPr="00A85951">
        <w:rPr>
          <w:i/>
          <w:iCs/>
        </w:rPr>
        <w:t>Annals of the New York Academy of Sciences</w:t>
      </w:r>
      <w:r w:rsidRPr="00A85951">
        <w:t xml:space="preserve">, </w:t>
      </w:r>
      <w:r w:rsidRPr="00A85951">
        <w:rPr>
          <w:i/>
          <w:iCs/>
        </w:rPr>
        <w:t>969</w:t>
      </w:r>
      <w:r w:rsidRPr="00A85951">
        <w:t>(1), 323–339. https://doi.org/10.1111/j.1749-6632.2002.tb04400.x</w:t>
      </w:r>
    </w:p>
    <w:p w14:paraId="25C75BE6" w14:textId="77777777" w:rsidR="00A85951" w:rsidRPr="00A85951" w:rsidRDefault="00A85951" w:rsidP="00A85951">
      <w:pPr>
        <w:pStyle w:val="Bibliography"/>
      </w:pPr>
      <w:r w:rsidRPr="00A85951">
        <w:t xml:space="preserve">Hall, E. M., Goldberg, C. S., Brunner, J. L., &amp; Crespi, E. J. (2018). Seasonal dynamics and potential drivers of ranavirus epidemics in wood frog populations. </w:t>
      </w:r>
      <w:r w:rsidRPr="00A85951">
        <w:rPr>
          <w:i/>
          <w:iCs/>
        </w:rPr>
        <w:t>Oecologia</w:t>
      </w:r>
      <w:r w:rsidRPr="00A85951">
        <w:t xml:space="preserve">, </w:t>
      </w:r>
      <w:r w:rsidRPr="00A85951">
        <w:rPr>
          <w:i/>
          <w:iCs/>
        </w:rPr>
        <w:t>188</w:t>
      </w:r>
      <w:r w:rsidRPr="00A85951">
        <w:t>(4), 1253–1262. https://doi.org/10.1007/s00442-018-4274-4</w:t>
      </w:r>
    </w:p>
    <w:p w14:paraId="6C1D4737" w14:textId="77777777" w:rsidR="00A85951" w:rsidRPr="00A85951" w:rsidRDefault="00A85951" w:rsidP="00A85951">
      <w:pPr>
        <w:pStyle w:val="Bibliography"/>
      </w:pPr>
      <w:r w:rsidRPr="00A85951">
        <w:t xml:space="preserve">Holt, R. D., Dobson, A. P., Begon, M., Bowers, R. G., &amp; Schauber, E. M. (2003). Parasite establishment in host communities. </w:t>
      </w:r>
      <w:r w:rsidRPr="00A85951">
        <w:rPr>
          <w:i/>
          <w:iCs/>
        </w:rPr>
        <w:t>Ecology Letters</w:t>
      </w:r>
      <w:r w:rsidRPr="00A85951">
        <w:t xml:space="preserve">, </w:t>
      </w:r>
      <w:r w:rsidRPr="00A85951">
        <w:rPr>
          <w:i/>
          <w:iCs/>
        </w:rPr>
        <w:t>6</w:t>
      </w:r>
      <w:r w:rsidRPr="00A85951">
        <w:t>(9), 837–842. https://doi.org/10.1046/j.1461-0248.2003.00501.x</w:t>
      </w:r>
    </w:p>
    <w:p w14:paraId="3A41FFD1" w14:textId="77777777" w:rsidR="00A85951" w:rsidRPr="00A85951" w:rsidRDefault="00A85951" w:rsidP="00A85951">
      <w:pPr>
        <w:pStyle w:val="Bibliography"/>
      </w:pPr>
      <w:r w:rsidRPr="00A85951">
        <w:t>Hopkins, S. R., Fleming</w:t>
      </w:r>
      <w:r w:rsidRPr="00A85951">
        <w:rPr>
          <w:rFonts w:ascii="Cambria Math" w:hAnsi="Cambria Math" w:cs="Cambria Math"/>
        </w:rPr>
        <w:t>‐</w:t>
      </w:r>
      <w:r w:rsidRPr="00A85951">
        <w:t xml:space="preserve">Davies, A. E., Belden, L. K., Wojdak, J. M., &amp; Golding, N. (2020). Systematic review of modelling assumptions and empirical evidence: Does parasite transmission increase nonlinearly with host density? </w:t>
      </w:r>
      <w:r w:rsidRPr="00A85951">
        <w:rPr>
          <w:i/>
          <w:iCs/>
        </w:rPr>
        <w:t>Methods in Ecology and Evolution</w:t>
      </w:r>
      <w:r w:rsidRPr="00A85951">
        <w:t xml:space="preserve">, </w:t>
      </w:r>
      <w:r w:rsidRPr="00A85951">
        <w:rPr>
          <w:i/>
          <w:iCs/>
        </w:rPr>
        <w:t>11</w:t>
      </w:r>
      <w:r w:rsidRPr="00A85951">
        <w:t>(4), 476–486. https://doi.org/10.1111/2041-210X.13361</w:t>
      </w:r>
    </w:p>
    <w:p w14:paraId="10FFD1EA" w14:textId="77777777" w:rsidR="00A85951" w:rsidRPr="00A85951" w:rsidRDefault="00A85951" w:rsidP="00A85951">
      <w:pPr>
        <w:pStyle w:val="Bibliography"/>
      </w:pPr>
      <w:r w:rsidRPr="00A85951">
        <w:t xml:space="preserve">Isidoro-Ayza, M., Lorch, J. M., Grear, D. A., Winzeler, M., Calhoun, D. L., &amp; Barichivich, W. J. (2017). Pathogenic lineage of Perkinsea associated with mass mortality of frogs across the United States. </w:t>
      </w:r>
      <w:r w:rsidRPr="00A85951">
        <w:rPr>
          <w:i/>
          <w:iCs/>
        </w:rPr>
        <w:t>Scientific Reports</w:t>
      </w:r>
      <w:r w:rsidRPr="00A85951">
        <w:t xml:space="preserve">, </w:t>
      </w:r>
      <w:r w:rsidRPr="00A85951">
        <w:rPr>
          <w:i/>
          <w:iCs/>
        </w:rPr>
        <w:t>7</w:t>
      </w:r>
      <w:r w:rsidRPr="00A85951">
        <w:t>(1), 10288. https://doi.org/10.1038/s41598-017-10456-1</w:t>
      </w:r>
    </w:p>
    <w:p w14:paraId="4124C172" w14:textId="77777777" w:rsidR="00A85951" w:rsidRPr="00A85951" w:rsidRDefault="00A85951" w:rsidP="00A85951">
      <w:pPr>
        <w:pStyle w:val="Bibliography"/>
      </w:pPr>
      <w:r w:rsidRPr="00A85951">
        <w:t xml:space="preserve">Johnson, A. F., &amp; Brunner, J. L. (2014). Persistence of an amphibian ranavirus in aquatic communities. </w:t>
      </w:r>
      <w:r w:rsidRPr="00A85951">
        <w:rPr>
          <w:i/>
          <w:iCs/>
        </w:rPr>
        <w:t>Diseases of Aquatic Organisms</w:t>
      </w:r>
      <w:r w:rsidRPr="00A85951">
        <w:t xml:space="preserve">, </w:t>
      </w:r>
      <w:r w:rsidRPr="00A85951">
        <w:rPr>
          <w:i/>
          <w:iCs/>
        </w:rPr>
        <w:t>111</w:t>
      </w:r>
      <w:r w:rsidRPr="00A85951">
        <w:t>(2), 129–138. https://doi.org/10.3354/dao02774</w:t>
      </w:r>
    </w:p>
    <w:p w14:paraId="3A1DF82C" w14:textId="77777777" w:rsidR="00A85951" w:rsidRPr="00A85951" w:rsidRDefault="00A85951" w:rsidP="00A85951">
      <w:pPr>
        <w:pStyle w:val="Bibliography"/>
      </w:pPr>
      <w:r w:rsidRPr="00A85951">
        <w:lastRenderedPageBreak/>
        <w:t xml:space="preserve">Johnson, P. T. J., Ostfeld, R. S., &amp; Keesing, F. (2015). Frontiers in research on biodiversity and disease. </w:t>
      </w:r>
      <w:r w:rsidRPr="00A85951">
        <w:rPr>
          <w:i/>
          <w:iCs/>
        </w:rPr>
        <w:t>Ecology Letters</w:t>
      </w:r>
      <w:r w:rsidRPr="00A85951">
        <w:t>. https://doi.org/10.1111/ele.12479</w:t>
      </w:r>
    </w:p>
    <w:p w14:paraId="2AC68DF2" w14:textId="77777777" w:rsidR="00A85951" w:rsidRPr="00A85951" w:rsidRDefault="00A85951" w:rsidP="00A85951">
      <w:pPr>
        <w:pStyle w:val="Bibliography"/>
      </w:pPr>
      <w:r w:rsidRPr="00A85951">
        <w:t xml:space="preserve">Johnson, P. T. J., Preston, D. L., Hoverman, J. T., &amp; Richgels, K. L. D. (2013). Biodiversity decreases disease through predictable changes in host community competence. </w:t>
      </w:r>
      <w:r w:rsidRPr="00A85951">
        <w:rPr>
          <w:i/>
          <w:iCs/>
        </w:rPr>
        <w:t>Nature</w:t>
      </w:r>
      <w:r w:rsidRPr="00A85951">
        <w:t>. https://doi.org/10.1038/nature11883</w:t>
      </w:r>
    </w:p>
    <w:p w14:paraId="1E404E37" w14:textId="77777777" w:rsidR="00A85951" w:rsidRPr="00A85951" w:rsidRDefault="00A85951" w:rsidP="00A85951">
      <w:pPr>
        <w:pStyle w:val="Bibliography"/>
      </w:pPr>
      <w:r w:rsidRPr="00A85951">
        <w:t xml:space="preserve">Lesbarrères, D., Balseiro, A., Brunner, J., Chinchar, V. G., Duffus, A., Kerby, J., Miller, D. L., Robert, J., Schock, D. M., Waltzek, T., &amp; Gray, M. J. (2012). Ranavirus: Past, present and future. </w:t>
      </w:r>
      <w:r w:rsidRPr="00A85951">
        <w:rPr>
          <w:i/>
          <w:iCs/>
        </w:rPr>
        <w:t>Biology Letters</w:t>
      </w:r>
      <w:r w:rsidRPr="00A85951">
        <w:t xml:space="preserve">, </w:t>
      </w:r>
      <w:r w:rsidRPr="00A85951">
        <w:rPr>
          <w:i/>
          <w:iCs/>
        </w:rPr>
        <w:t>8</w:t>
      </w:r>
      <w:r w:rsidRPr="00A85951">
        <w:t>(4), 481–483. https://doi.org/10.1098/rsbl.2011.0951</w:t>
      </w:r>
    </w:p>
    <w:p w14:paraId="24054A88" w14:textId="77777777" w:rsidR="00A85951" w:rsidRPr="00A85951" w:rsidRDefault="00A85951" w:rsidP="00A85951">
      <w:pPr>
        <w:pStyle w:val="Bibliography"/>
      </w:pPr>
      <w:r w:rsidRPr="00A85951">
        <w:t xml:space="preserve">Love, C., Winzeler, M., Beasley, R., Scott, D., Nunziata, S., &amp; Lance, S. (2016). Patterns of amphibian infection prevalence across wetlands on the Savannah River Site, South Carolina, USA. </w:t>
      </w:r>
      <w:r w:rsidRPr="00A85951">
        <w:rPr>
          <w:i/>
          <w:iCs/>
        </w:rPr>
        <w:t>Diseases of Aquatic Organisms</w:t>
      </w:r>
      <w:r w:rsidRPr="00A85951">
        <w:t xml:space="preserve">, </w:t>
      </w:r>
      <w:r w:rsidRPr="00A85951">
        <w:rPr>
          <w:i/>
          <w:iCs/>
        </w:rPr>
        <w:t>121</w:t>
      </w:r>
      <w:r w:rsidRPr="00A85951">
        <w:t>(1), 1–14. https://doi.org/10.3354/dao03039</w:t>
      </w:r>
    </w:p>
    <w:p w14:paraId="7A08FFDF" w14:textId="77777777" w:rsidR="00A85951" w:rsidRPr="00A85951" w:rsidRDefault="00A85951" w:rsidP="00A85951">
      <w:pPr>
        <w:pStyle w:val="Bibliography"/>
      </w:pPr>
      <w:r w:rsidRPr="00A85951">
        <w:t xml:space="preserve">Majewska, A. A., Sims, S., Schneider, A., Altizer, S., &amp; Hall, R. J. (2019). Multiple transmission routes sustain high prevalence of a virulent parasite in a butterfly host. </w:t>
      </w:r>
      <w:r w:rsidRPr="00A85951">
        <w:rPr>
          <w:i/>
          <w:iCs/>
        </w:rPr>
        <w:t>Proceedings of the Royal Society B: Biological Sciences</w:t>
      </w:r>
      <w:r w:rsidRPr="00A85951">
        <w:t xml:space="preserve">, </w:t>
      </w:r>
      <w:r w:rsidRPr="00A85951">
        <w:rPr>
          <w:i/>
          <w:iCs/>
        </w:rPr>
        <w:t>286</w:t>
      </w:r>
      <w:r w:rsidRPr="00A85951">
        <w:t>(1910), 20191630. https://doi.org/10.1098/rspb.2019.1630</w:t>
      </w:r>
    </w:p>
    <w:p w14:paraId="464CFE41" w14:textId="77777777" w:rsidR="00A85951" w:rsidRPr="00A85951" w:rsidRDefault="00A85951" w:rsidP="00A85951">
      <w:pPr>
        <w:pStyle w:val="Bibliography"/>
      </w:pPr>
      <w:r w:rsidRPr="00A85951">
        <w:t xml:space="preserve">Maniero, G. D., Morales, H., Gantress, J., &amp; Robert, J. (2006). Generation of a long-lasting, protective, and neutralizing antibody response to the ranavirus FV3 by the frog Xenopus. </w:t>
      </w:r>
      <w:r w:rsidRPr="00A85951">
        <w:rPr>
          <w:i/>
          <w:iCs/>
        </w:rPr>
        <w:t>Developmental &amp; Comparative Immunology</w:t>
      </w:r>
      <w:r w:rsidRPr="00A85951">
        <w:t xml:space="preserve">, </w:t>
      </w:r>
      <w:r w:rsidRPr="00A85951">
        <w:rPr>
          <w:i/>
          <w:iCs/>
        </w:rPr>
        <w:t>30</w:t>
      </w:r>
      <w:r w:rsidRPr="00A85951">
        <w:t>(7), 649–657. https://doi.org/10.1016/j.dci.2005.09.007</w:t>
      </w:r>
    </w:p>
    <w:p w14:paraId="12C2E134" w14:textId="77777777" w:rsidR="00A85951" w:rsidRPr="00A85951" w:rsidRDefault="00A85951" w:rsidP="00A85951">
      <w:pPr>
        <w:pStyle w:val="Bibliography"/>
      </w:pPr>
      <w:r w:rsidRPr="00A85951">
        <w:t xml:space="preserve">Martin, L. B., Burgan, S. C., Adelman, J. S., &amp; Gervasi, S. S. (2016). Host Competence: An Organismal Trait to Integrate Immunology and Epidemiology. </w:t>
      </w:r>
      <w:r w:rsidRPr="00A85951">
        <w:rPr>
          <w:i/>
          <w:iCs/>
        </w:rPr>
        <w:t>Integrative and Comparative Biology</w:t>
      </w:r>
      <w:r w:rsidRPr="00A85951">
        <w:t xml:space="preserve">, </w:t>
      </w:r>
      <w:r w:rsidRPr="00A85951">
        <w:rPr>
          <w:i/>
          <w:iCs/>
        </w:rPr>
        <w:t>56</w:t>
      </w:r>
      <w:r w:rsidRPr="00A85951">
        <w:t>(6), 1225–1237. https://doi.org/10.1093/icb/icw064</w:t>
      </w:r>
    </w:p>
    <w:p w14:paraId="59463658" w14:textId="77777777" w:rsidR="00A85951" w:rsidRPr="00A85951" w:rsidRDefault="00A85951" w:rsidP="00A85951">
      <w:pPr>
        <w:pStyle w:val="Bibliography"/>
      </w:pPr>
      <w:r w:rsidRPr="00A85951">
        <w:t xml:space="preserve">Merrill, T. E. S., &amp; Johnson, P. T. J. (2020). Towards a mechanistic understanding of competence: A missing link in diversity-disease research. </w:t>
      </w:r>
      <w:r w:rsidRPr="00A85951">
        <w:rPr>
          <w:i/>
          <w:iCs/>
        </w:rPr>
        <w:t>Review</w:t>
      </w:r>
      <w:r w:rsidRPr="00A85951">
        <w:t>.</w:t>
      </w:r>
    </w:p>
    <w:p w14:paraId="759FBF7B" w14:textId="77777777" w:rsidR="00A85951" w:rsidRPr="00A85951" w:rsidRDefault="00A85951" w:rsidP="00A85951">
      <w:pPr>
        <w:pStyle w:val="Bibliography"/>
      </w:pPr>
      <w:r w:rsidRPr="00A85951">
        <w:lastRenderedPageBreak/>
        <w:t xml:space="preserve">Miller, D., Gray, M., &amp; Storfer, A. (2011). Ecopathology of Ranaviruses Infecting Amphibians. </w:t>
      </w:r>
      <w:r w:rsidRPr="00A85951">
        <w:rPr>
          <w:i/>
          <w:iCs/>
        </w:rPr>
        <w:t>Viruses</w:t>
      </w:r>
      <w:r w:rsidRPr="00A85951">
        <w:t xml:space="preserve">, </w:t>
      </w:r>
      <w:r w:rsidRPr="00A85951">
        <w:rPr>
          <w:i/>
          <w:iCs/>
        </w:rPr>
        <w:t>3</w:t>
      </w:r>
      <w:r w:rsidRPr="00A85951">
        <w:t>(11), 2351–2373. https://doi.org/10.3390/v3112351</w:t>
      </w:r>
    </w:p>
    <w:p w14:paraId="0C81D902" w14:textId="77777777" w:rsidR="00A85951" w:rsidRPr="00A85951" w:rsidRDefault="00A85951" w:rsidP="00A85951">
      <w:pPr>
        <w:pStyle w:val="Bibliography"/>
      </w:pPr>
      <w:r w:rsidRPr="00A85951">
        <w:t xml:space="preserve">Nazir, J., Spengler, M., &amp; Marschang, R. E. (2012). Environmental persistence of amphibian and reptilian ranaviruses. </w:t>
      </w:r>
      <w:r w:rsidRPr="00A85951">
        <w:rPr>
          <w:i/>
          <w:iCs/>
        </w:rPr>
        <w:t>Diseases of Aquatic Organisms</w:t>
      </w:r>
      <w:r w:rsidRPr="00A85951">
        <w:t xml:space="preserve">, </w:t>
      </w:r>
      <w:r w:rsidRPr="00A85951">
        <w:rPr>
          <w:i/>
          <w:iCs/>
        </w:rPr>
        <w:t>98</w:t>
      </w:r>
      <w:r w:rsidRPr="00A85951">
        <w:t>(3), 177–184. https://doi.org/10.3354/dao02443</w:t>
      </w:r>
    </w:p>
    <w:p w14:paraId="6C6ED6D9" w14:textId="77777777" w:rsidR="00A85951" w:rsidRPr="00A85951" w:rsidRDefault="00A85951" w:rsidP="00A85951">
      <w:pPr>
        <w:pStyle w:val="Bibliography"/>
      </w:pPr>
      <w:r w:rsidRPr="00A85951">
        <w:t xml:space="preserve">Ostfeld, R. S., Levi, T., Jolles, A. E., Martin, L. B., Hosseini, P. R., &amp; Keesing, F. (2014). Life History and Demographic Drivers of Reservoir Competence for Three Tick-Borne Zoonotic Pathogens. </w:t>
      </w:r>
      <w:r w:rsidRPr="00A85951">
        <w:rPr>
          <w:i/>
          <w:iCs/>
        </w:rPr>
        <w:t>PLoS ONE</w:t>
      </w:r>
      <w:r w:rsidRPr="00A85951">
        <w:t xml:space="preserve">, </w:t>
      </w:r>
      <w:r w:rsidRPr="00A85951">
        <w:rPr>
          <w:i/>
          <w:iCs/>
        </w:rPr>
        <w:t>9</w:t>
      </w:r>
      <w:r w:rsidRPr="00A85951">
        <w:t>(9), e107387. https://doi.org/10.1371/journal.pone.0107387</w:t>
      </w:r>
    </w:p>
    <w:p w14:paraId="73353AB7" w14:textId="77777777" w:rsidR="00A85951" w:rsidRPr="00A85951" w:rsidRDefault="00A85951" w:rsidP="00A85951">
      <w:pPr>
        <w:pStyle w:val="Bibliography"/>
      </w:pPr>
      <w:r w:rsidRPr="00A85951">
        <w:t xml:space="preserve">Ostfeld, R. S., Myers, S. S., Jolles, A., Holt, R. D., Jones, K. E., Hudson, P., Dobson, A., Harvell, C. D., Keesing, F., Belden, L. K., Bogich, T., Daszak, P., &amp; Mitchell, C. E. (2010). Impacts of biodiversity on the emergence and transmission of infectious diseases. </w:t>
      </w:r>
      <w:r w:rsidRPr="00A85951">
        <w:rPr>
          <w:i/>
          <w:iCs/>
        </w:rPr>
        <w:t>Nature (London)</w:t>
      </w:r>
      <w:r w:rsidRPr="00A85951">
        <w:t xml:space="preserve">, </w:t>
      </w:r>
      <w:r w:rsidRPr="00A85951">
        <w:rPr>
          <w:i/>
          <w:iCs/>
        </w:rPr>
        <w:t>468</w:t>
      </w:r>
      <w:r w:rsidRPr="00A85951">
        <w:t>(7324), 647–652. https://doi.org/10.1038/nature09575</w:t>
      </w:r>
    </w:p>
    <w:p w14:paraId="5C1A704C" w14:textId="77777777" w:rsidR="00A85951" w:rsidRPr="00A85951" w:rsidRDefault="00A85951" w:rsidP="00A85951">
      <w:pPr>
        <w:pStyle w:val="Bibliography"/>
      </w:pPr>
      <w:r w:rsidRPr="00A85951">
        <w:t xml:space="preserve">Patterson, J. E. H., &amp; Ruckstuhl, K. E. (2013). Parasite infection and host group size: A meta-analytical review. </w:t>
      </w:r>
      <w:r w:rsidRPr="00A85951">
        <w:rPr>
          <w:i/>
          <w:iCs/>
        </w:rPr>
        <w:t>Parasitology</w:t>
      </w:r>
      <w:r w:rsidRPr="00A85951">
        <w:t xml:space="preserve">, </w:t>
      </w:r>
      <w:r w:rsidRPr="00A85951">
        <w:rPr>
          <w:i/>
          <w:iCs/>
        </w:rPr>
        <w:t>140</w:t>
      </w:r>
      <w:r w:rsidRPr="00A85951">
        <w:t>(7), 803–813.</w:t>
      </w:r>
    </w:p>
    <w:p w14:paraId="7D52EA26" w14:textId="77777777" w:rsidR="00A85951" w:rsidRPr="00A85951" w:rsidRDefault="00A85951" w:rsidP="00A85951">
      <w:pPr>
        <w:pStyle w:val="Bibliography"/>
      </w:pPr>
      <w:r w:rsidRPr="00A85951">
        <w:t xml:space="preserve">Price, S. J., Garner, T. W. J., Nichols, R. A., Balloux, F., Ayres, C., Mora-Cabello de Alba, A., &amp; Bosch, J. (2014). Collapse of Amphibian Communities Due to an Introduced Ranavirus. </w:t>
      </w:r>
      <w:r w:rsidRPr="00A85951">
        <w:rPr>
          <w:i/>
          <w:iCs/>
        </w:rPr>
        <w:t>Current Biology</w:t>
      </w:r>
      <w:r w:rsidRPr="00A85951">
        <w:t xml:space="preserve">, </w:t>
      </w:r>
      <w:r w:rsidRPr="00A85951">
        <w:rPr>
          <w:i/>
          <w:iCs/>
        </w:rPr>
        <w:t>24</w:t>
      </w:r>
      <w:r w:rsidRPr="00A85951">
        <w:t>(21), 2586–2591. https://doi.org/10.1016/j.cub.2014.09.028</w:t>
      </w:r>
    </w:p>
    <w:p w14:paraId="70EDAC23" w14:textId="77777777" w:rsidR="00A85951" w:rsidRPr="00A85951" w:rsidRDefault="00A85951" w:rsidP="00A85951">
      <w:pPr>
        <w:pStyle w:val="Bibliography"/>
      </w:pPr>
      <w:r w:rsidRPr="00A85951">
        <w:t xml:space="preserve">Price, S. J., Leung, W. T. M., Owen, C. J., Puschendorf, R., Sergeant, C., Cunningham, A. A., Balloux, F., Garner, T. W. J., &amp; Nichols, R. A. (2019). Effects of historic and projected climate change on the range and impacts of an emerging wildlife disease. </w:t>
      </w:r>
      <w:r w:rsidRPr="00A85951">
        <w:rPr>
          <w:i/>
          <w:iCs/>
        </w:rPr>
        <w:t>Global Change Biology</w:t>
      </w:r>
      <w:r w:rsidRPr="00A85951">
        <w:t xml:space="preserve">, </w:t>
      </w:r>
      <w:r w:rsidRPr="00A85951">
        <w:rPr>
          <w:i/>
          <w:iCs/>
        </w:rPr>
        <w:t>25</w:t>
      </w:r>
      <w:r w:rsidRPr="00A85951">
        <w:t>(8), 2648–2660. https://doi.org/10.1111/gcb.14651</w:t>
      </w:r>
    </w:p>
    <w:p w14:paraId="68F1AFFA" w14:textId="77777777" w:rsidR="00A85951" w:rsidRPr="00A85951" w:rsidRDefault="00A85951" w:rsidP="00A85951">
      <w:pPr>
        <w:pStyle w:val="Bibliography"/>
      </w:pPr>
      <w:r w:rsidRPr="00A85951">
        <w:t xml:space="preserve">Roche, B., Dobson, A. P., Guégan, J.-F., &amp; Rohani, P. (2012). Linking community and disease ecology: The impact of biodiversity on pathogen transmission. </w:t>
      </w:r>
      <w:r w:rsidRPr="00A85951">
        <w:rPr>
          <w:i/>
          <w:iCs/>
        </w:rPr>
        <w:t>Philosophical Transactions of the Royal Society B: Biological Sciences</w:t>
      </w:r>
      <w:r w:rsidRPr="00A85951">
        <w:t xml:space="preserve">, </w:t>
      </w:r>
      <w:r w:rsidRPr="00A85951">
        <w:rPr>
          <w:i/>
          <w:iCs/>
        </w:rPr>
        <w:t>367</w:t>
      </w:r>
      <w:r w:rsidRPr="00A85951">
        <w:t>(1604), 2807–2813. https://doi.org/10.1098/rstb.2011.0364</w:t>
      </w:r>
    </w:p>
    <w:p w14:paraId="1AF8EE01" w14:textId="77777777" w:rsidR="00A85951" w:rsidRPr="00A85951" w:rsidRDefault="00A85951" w:rsidP="00A85951">
      <w:pPr>
        <w:pStyle w:val="Bibliography"/>
      </w:pPr>
      <w:r w:rsidRPr="00A85951">
        <w:lastRenderedPageBreak/>
        <w:t xml:space="preserve">Rohani, P., Breban, R., Stallknecht, D. E., &amp; Drake, J. M. (2009). Environmental transmission of low pathogenicity avian influenza viruses and its implications for pathogen invasion. </w:t>
      </w:r>
      <w:r w:rsidRPr="00A85951">
        <w:rPr>
          <w:i/>
          <w:iCs/>
        </w:rPr>
        <w:t>Proceedings of the National Academy of Sciences of the United States of America</w:t>
      </w:r>
      <w:r w:rsidRPr="00A85951">
        <w:t>. https://doi.org/10.1073/pnas.0809026106</w:t>
      </w:r>
    </w:p>
    <w:p w14:paraId="5ACF4A38" w14:textId="77777777" w:rsidR="00A85951" w:rsidRPr="00A85951" w:rsidRDefault="00A85951" w:rsidP="00A85951">
      <w:pPr>
        <w:pStyle w:val="Bibliography"/>
      </w:pPr>
      <w:r w:rsidRPr="00A85951">
        <w:t xml:space="preserve">Rohr, J. R., Civitello, D. J., Halliday, F. W., Hudson, P. J., Lafferty, K. D., Wood, C. L., &amp; Mordecai, E. A. (2019). Towards common ground in the biodiversity–disease debate. </w:t>
      </w:r>
      <w:r w:rsidRPr="00A85951">
        <w:rPr>
          <w:i/>
          <w:iCs/>
        </w:rPr>
        <w:t>Nature Ecology &amp; Evolution</w:t>
      </w:r>
      <w:r w:rsidRPr="00A85951">
        <w:t xml:space="preserve">, </w:t>
      </w:r>
      <w:r w:rsidRPr="00A85951">
        <w:rPr>
          <w:i/>
          <w:iCs/>
        </w:rPr>
        <w:t>4</w:t>
      </w:r>
      <w:r w:rsidRPr="00A85951">
        <w:t>(1), 24–33. https://doi.org/10.1038/s41559-019-1060-6</w:t>
      </w:r>
    </w:p>
    <w:p w14:paraId="5D5F267A" w14:textId="77777777" w:rsidR="00A85951" w:rsidRPr="00A85951" w:rsidRDefault="00A85951" w:rsidP="00A85951">
      <w:pPr>
        <w:pStyle w:val="Bibliography"/>
      </w:pPr>
      <w:r w:rsidRPr="00A85951">
        <w:t xml:space="preserve">Rudolf, V. H. W. (2019). The role of seasonal timing and phenological shifts for species coexistence. </w:t>
      </w:r>
      <w:r w:rsidRPr="00A85951">
        <w:rPr>
          <w:i/>
          <w:iCs/>
        </w:rPr>
        <w:t>Ecology Letters</w:t>
      </w:r>
      <w:r w:rsidRPr="00A85951">
        <w:t>, ele.13277. https://doi.org/10.1111/ele.13277</w:t>
      </w:r>
    </w:p>
    <w:p w14:paraId="2653F1E2" w14:textId="77777777" w:rsidR="00A85951" w:rsidRPr="00A85951" w:rsidRDefault="00A85951" w:rsidP="00A85951">
      <w:pPr>
        <w:pStyle w:val="Bibliography"/>
      </w:pPr>
      <w:r w:rsidRPr="00A85951">
        <w:t xml:space="preserve">Sage, M. J. L., Towey, B. D., Brunner, J. L., &amp; Hawley, D. (2019). Do scavengers prevent or promote disease transmission? The effect of invertebrate scavenging on Ranavirus transmission. </w:t>
      </w:r>
      <w:r w:rsidRPr="00A85951">
        <w:rPr>
          <w:i/>
          <w:iCs/>
        </w:rPr>
        <w:t>Functional Ecology</w:t>
      </w:r>
      <w:r w:rsidRPr="00A85951">
        <w:t xml:space="preserve">, </w:t>
      </w:r>
      <w:r w:rsidRPr="00A85951">
        <w:rPr>
          <w:i/>
          <w:iCs/>
        </w:rPr>
        <w:t>33</w:t>
      </w:r>
      <w:r w:rsidRPr="00A85951">
        <w:t>(7), 1342–1350. https://doi.org/10.1111/1365-2435.13335</w:t>
      </w:r>
    </w:p>
    <w:p w14:paraId="7D734397" w14:textId="77777777" w:rsidR="00A85951" w:rsidRPr="00A85951" w:rsidRDefault="00A85951" w:rsidP="00A85951">
      <w:pPr>
        <w:pStyle w:val="Bibliography"/>
      </w:pPr>
      <w:r w:rsidRPr="00A85951">
        <w:t xml:space="preserve">Savage, V. M., Gillooly, J. F., Brown, J. H., West, G. B., &amp; Charnov, E. L. (2004). Effects of Body Size and Temperature on Population Growth. </w:t>
      </w:r>
      <w:r w:rsidRPr="00A85951">
        <w:rPr>
          <w:i/>
          <w:iCs/>
        </w:rPr>
        <w:t>The American Naturalist</w:t>
      </w:r>
      <w:r w:rsidRPr="00A85951">
        <w:t xml:space="preserve">, </w:t>
      </w:r>
      <w:r w:rsidRPr="00A85951">
        <w:rPr>
          <w:i/>
          <w:iCs/>
        </w:rPr>
        <w:t>163</w:t>
      </w:r>
      <w:r w:rsidRPr="00A85951">
        <w:t>(3), 429–441. https://doi.org/10.1086/381872</w:t>
      </w:r>
    </w:p>
    <w:p w14:paraId="49F4E58D" w14:textId="77777777" w:rsidR="00A85951" w:rsidRPr="00A85951" w:rsidRDefault="00A85951" w:rsidP="00A85951">
      <w:pPr>
        <w:pStyle w:val="Bibliography"/>
      </w:pPr>
      <w:r w:rsidRPr="00A85951">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A85951">
        <w:rPr>
          <w:i/>
          <w:iCs/>
        </w:rPr>
        <w:t>Science</w:t>
      </w:r>
      <w:r w:rsidRPr="00A85951">
        <w:t xml:space="preserve">, </w:t>
      </w:r>
      <w:r w:rsidRPr="00A85951">
        <w:rPr>
          <w:i/>
          <w:iCs/>
        </w:rPr>
        <w:t>363</w:t>
      </w:r>
      <w:r w:rsidRPr="00A85951">
        <w:t>(6434), 1459–1463. https://doi.org/10.1126/science.aav0379</w:t>
      </w:r>
    </w:p>
    <w:p w14:paraId="53172910" w14:textId="77777777" w:rsidR="00A85951" w:rsidRPr="00A85951" w:rsidRDefault="00A85951" w:rsidP="00A85951">
      <w:pPr>
        <w:pStyle w:val="Bibliography"/>
      </w:pPr>
      <w:r w:rsidRPr="00A85951">
        <w:t>Shaw, K. E., &amp; Civitello, D. J. (2021). Re</w:t>
      </w:r>
      <w:r w:rsidRPr="00A85951">
        <w:rPr>
          <w:rFonts w:ascii="Cambria Math" w:hAnsi="Cambria Math" w:cs="Cambria Math"/>
        </w:rPr>
        <w:t>‐</w:t>
      </w:r>
      <w:r w:rsidRPr="00A85951">
        <w:t xml:space="preserve">emphasizing mechanism in the community ecology of disease. </w:t>
      </w:r>
      <w:r w:rsidRPr="00A85951">
        <w:rPr>
          <w:i/>
          <w:iCs/>
        </w:rPr>
        <w:t>Functional Ecology</w:t>
      </w:r>
      <w:r w:rsidRPr="00A85951">
        <w:t xml:space="preserve">, </w:t>
      </w:r>
      <w:r w:rsidRPr="00A85951">
        <w:rPr>
          <w:i/>
          <w:iCs/>
        </w:rPr>
        <w:t>35</w:t>
      </w:r>
      <w:r w:rsidRPr="00A85951">
        <w:t>(11), 2376–2386. https://doi.org/10.1111/1365-2435.13892</w:t>
      </w:r>
    </w:p>
    <w:p w14:paraId="3A8F38A8" w14:textId="77777777" w:rsidR="00A85951" w:rsidRPr="00A85951" w:rsidRDefault="00A85951" w:rsidP="00A85951">
      <w:pPr>
        <w:pStyle w:val="Bibliography"/>
      </w:pPr>
      <w:r w:rsidRPr="00A85951">
        <w:lastRenderedPageBreak/>
        <w:t xml:space="preserve">Sibly, R. M., &amp; Hone, J. (2002). Population growth rate and its determinants: An overview. </w:t>
      </w:r>
      <w:r w:rsidRPr="00A85951">
        <w:rPr>
          <w:i/>
          <w:iCs/>
        </w:rPr>
        <w:t>Philosophical Transactions of the Royal Society of London. Series B: Biological Sciences</w:t>
      </w:r>
      <w:r w:rsidRPr="00A85951">
        <w:t xml:space="preserve">, </w:t>
      </w:r>
      <w:r w:rsidRPr="00A85951">
        <w:rPr>
          <w:i/>
          <w:iCs/>
        </w:rPr>
        <w:t>357</w:t>
      </w:r>
      <w:r w:rsidRPr="00A85951">
        <w:t>(1425), 1153–1170. https://doi.org/10.1098/rstb.2002.1117</w:t>
      </w:r>
    </w:p>
    <w:p w14:paraId="237D69D0" w14:textId="77777777" w:rsidR="00A85951" w:rsidRPr="00A85951" w:rsidRDefault="00A85951" w:rsidP="00A85951">
      <w:pPr>
        <w:pStyle w:val="Bibliography"/>
      </w:pPr>
      <w:r w:rsidRPr="00A85951">
        <w:t xml:space="preserve">Skerratt, L. F., Berger, L., Speare, R., Cashins, S., McDonald, K. R., Phillott, A. D., Hines, H. B., &amp; Kenyon, N. (2007). Spread of Chytridiomycosis Has Caused the Rapid Global Decline and Extinction of Frogs. </w:t>
      </w:r>
      <w:r w:rsidRPr="00A85951">
        <w:rPr>
          <w:i/>
          <w:iCs/>
        </w:rPr>
        <w:t>EcoHealth</w:t>
      </w:r>
      <w:r w:rsidRPr="00A85951">
        <w:t xml:space="preserve">, </w:t>
      </w:r>
      <w:r w:rsidRPr="00A85951">
        <w:rPr>
          <w:i/>
          <w:iCs/>
        </w:rPr>
        <w:t>4</w:t>
      </w:r>
      <w:r w:rsidRPr="00A85951">
        <w:t>(2), 125. https://doi.org/10.1007/s10393-007-0093-5</w:t>
      </w:r>
    </w:p>
    <w:p w14:paraId="1D510FCE" w14:textId="77777777" w:rsidR="00A85951" w:rsidRPr="00A85951" w:rsidRDefault="00A85951" w:rsidP="00A85951">
      <w:pPr>
        <w:pStyle w:val="Bibliography"/>
      </w:pPr>
      <w:r w:rsidRPr="00A85951">
        <w:t xml:space="preserve">Smilansky, V., Jirků, M., Milner, D. S., Ibáñez, R., Gratwicke, B., Nicholls, A., Lukeš, J., Chambouvet, A., &amp; Richards, T. A. (2021). Expanded host and geographic range of tadpole associations with the Severe Perkinsea Infection group. </w:t>
      </w:r>
      <w:r w:rsidRPr="00A85951">
        <w:rPr>
          <w:i/>
          <w:iCs/>
        </w:rPr>
        <w:t>Biology Letters</w:t>
      </w:r>
      <w:r w:rsidRPr="00A85951">
        <w:t xml:space="preserve">, </w:t>
      </w:r>
      <w:r w:rsidRPr="00A85951">
        <w:rPr>
          <w:i/>
          <w:iCs/>
        </w:rPr>
        <w:t>17</w:t>
      </w:r>
      <w:r w:rsidRPr="00A85951">
        <w:t>(6), 20210166. https://doi.org/10.1098/rsbl.2021.0166</w:t>
      </w:r>
    </w:p>
    <w:p w14:paraId="49D81100" w14:textId="77777777" w:rsidR="00A85951" w:rsidRPr="00A85951" w:rsidRDefault="00A85951" w:rsidP="00A85951">
      <w:pPr>
        <w:pStyle w:val="Bibliography"/>
      </w:pPr>
      <w:r w:rsidRPr="00A85951">
        <w:t xml:space="preserve">Snyder, P. W., Ramsay, C. T., Harjoe, C. C., Khazan, E. S., Briggs, C. J., Hoverman, J. T., Johnson, P. T. J., Preston, D., Rohr, J. R., &amp; Blaustein, A. R. (2023). Experimental evidence that host species composition alters host–pathogen dynamics in a ranavirus–amphibian assemblage. </w:t>
      </w:r>
      <w:r w:rsidRPr="00A85951">
        <w:rPr>
          <w:i/>
          <w:iCs/>
        </w:rPr>
        <w:t>Ecology</w:t>
      </w:r>
      <w:r w:rsidRPr="00A85951">
        <w:t xml:space="preserve">, </w:t>
      </w:r>
      <w:r w:rsidRPr="00A85951">
        <w:rPr>
          <w:i/>
          <w:iCs/>
        </w:rPr>
        <w:t>104</w:t>
      </w:r>
      <w:r w:rsidRPr="00A85951">
        <w:t>(2). https://doi.org/10.1002/ecy.3885</w:t>
      </w:r>
    </w:p>
    <w:p w14:paraId="01110B90" w14:textId="77777777" w:rsidR="00A85951" w:rsidRPr="00A85951" w:rsidRDefault="00A85951" w:rsidP="00A85951">
      <w:pPr>
        <w:pStyle w:val="Bibliography"/>
      </w:pPr>
      <w:r w:rsidRPr="00A85951">
        <w:t xml:space="preserve">Sooryanarain, H., &amp; Elankumaran, S. (2015). Environmental Role in Influenza Virus Outbreaks. </w:t>
      </w:r>
      <w:r w:rsidRPr="00A85951">
        <w:rPr>
          <w:i/>
          <w:iCs/>
        </w:rPr>
        <w:t>Annual Review of Animal Biosciences</w:t>
      </w:r>
      <w:r w:rsidRPr="00A85951">
        <w:t xml:space="preserve">, </w:t>
      </w:r>
      <w:r w:rsidRPr="00A85951">
        <w:rPr>
          <w:i/>
          <w:iCs/>
        </w:rPr>
        <w:t>3</w:t>
      </w:r>
      <w:r w:rsidRPr="00A85951">
        <w:t>(1), 347–373. https://doi.org/10.1146/annurev-animal-022114-111017</w:t>
      </w:r>
    </w:p>
    <w:p w14:paraId="05F54FA2" w14:textId="77777777" w:rsidR="00A85951" w:rsidRPr="00A85951" w:rsidRDefault="00A85951" w:rsidP="00A85951">
      <w:pPr>
        <w:pStyle w:val="Bibliography"/>
      </w:pPr>
      <w:r w:rsidRPr="00A85951">
        <w:t xml:space="preserve">Streicker, D. G., Fenton, A., &amp; Pedersen, A. B. (2013). Differential sources of host species heterogeneity influence the transmission and control of multihost parasites. </w:t>
      </w:r>
      <w:r w:rsidRPr="00A85951">
        <w:rPr>
          <w:i/>
          <w:iCs/>
        </w:rPr>
        <w:t>Ecology Letters</w:t>
      </w:r>
      <w:r w:rsidRPr="00A85951">
        <w:t xml:space="preserve">, </w:t>
      </w:r>
      <w:r w:rsidRPr="00A85951">
        <w:rPr>
          <w:i/>
          <w:iCs/>
        </w:rPr>
        <w:t>16</w:t>
      </w:r>
      <w:r w:rsidRPr="00A85951">
        <w:t>(8), 975–984. https://doi.org/10.1111/ele.12122</w:t>
      </w:r>
    </w:p>
    <w:p w14:paraId="2EFCB5CC" w14:textId="77777777" w:rsidR="00A85951" w:rsidRPr="00A85951" w:rsidRDefault="00A85951" w:rsidP="00A85951">
      <w:pPr>
        <w:pStyle w:val="Bibliography"/>
      </w:pPr>
      <w:r w:rsidRPr="00A85951">
        <w:t>Tornabene, B. J., Blaustein, A. R., Briggs, C. J., Calhoun, D. M., Johnson, P. T. J., McDevitt</w:t>
      </w:r>
      <w:r w:rsidRPr="00A85951">
        <w:rPr>
          <w:rFonts w:ascii="Cambria Math" w:hAnsi="Cambria Math" w:cs="Cambria Math"/>
        </w:rPr>
        <w:t>‐</w:t>
      </w:r>
      <w:r w:rsidRPr="00A85951">
        <w:t xml:space="preserve">Galles, T., Rohr, J. R., &amp; Hoverman, J. T. (2018). The influence of landscape and environmental factors on ranavirus epidemiology in a California amphibian assemblage. </w:t>
      </w:r>
      <w:r w:rsidRPr="00A85951">
        <w:rPr>
          <w:i/>
          <w:iCs/>
        </w:rPr>
        <w:t>Freshwater Biology</w:t>
      </w:r>
      <w:r w:rsidRPr="00A85951">
        <w:t xml:space="preserve">, </w:t>
      </w:r>
      <w:r w:rsidRPr="00A85951">
        <w:rPr>
          <w:i/>
          <w:iCs/>
        </w:rPr>
        <w:t>63</w:t>
      </w:r>
      <w:r w:rsidRPr="00A85951">
        <w:t>(7), 639–651. https://doi.org/10.1111/fwb.13100</w:t>
      </w:r>
    </w:p>
    <w:p w14:paraId="2FD71E14" w14:textId="77777777" w:rsidR="00A85951" w:rsidRPr="00A85951" w:rsidRDefault="00A85951" w:rsidP="00A85951">
      <w:pPr>
        <w:pStyle w:val="Bibliography"/>
      </w:pPr>
      <w:r w:rsidRPr="00A85951">
        <w:lastRenderedPageBreak/>
        <w:t>Valenzuela</w:t>
      </w:r>
      <w:r w:rsidRPr="00A85951">
        <w:rPr>
          <w:rFonts w:ascii="Cambria Math" w:hAnsi="Cambria Math" w:cs="Cambria Math"/>
        </w:rPr>
        <w:t>‐</w:t>
      </w:r>
      <w:r w:rsidRPr="00A85951">
        <w:t>Sánchez, A., Wilber, M. Q., Canessa, S., Bacigalupe, L. D., Muths, E., Schmidt, B. R., Cunningham, A. A., Ozgul, A., Johnson, P. T. J., Cayuela, H., &amp; Hodgson, D. (2021). Why disease ecology needs life</w:t>
      </w:r>
      <w:r w:rsidRPr="00A85951">
        <w:rPr>
          <w:rFonts w:ascii="Cambria Math" w:hAnsi="Cambria Math" w:cs="Cambria Math"/>
        </w:rPr>
        <w:t>‐</w:t>
      </w:r>
      <w:r w:rsidRPr="00A85951">
        <w:t xml:space="preserve">history theory: A host perspective. </w:t>
      </w:r>
      <w:r w:rsidRPr="00A85951">
        <w:rPr>
          <w:i/>
          <w:iCs/>
        </w:rPr>
        <w:t>Ecology Letters</w:t>
      </w:r>
      <w:r w:rsidRPr="00A85951">
        <w:t xml:space="preserve">, </w:t>
      </w:r>
      <w:r w:rsidRPr="00A85951">
        <w:rPr>
          <w:i/>
          <w:iCs/>
        </w:rPr>
        <w:t>24</w:t>
      </w:r>
      <w:r w:rsidRPr="00A85951">
        <w:t>(4), 876–890. https://doi.org/10.1111/ele.13681</w:t>
      </w:r>
    </w:p>
    <w:p w14:paraId="6AA9A19E" w14:textId="77777777" w:rsidR="00A85951" w:rsidRPr="00A85951" w:rsidRDefault="00A85951" w:rsidP="00A85951">
      <w:pPr>
        <w:pStyle w:val="Bibliography"/>
      </w:pPr>
      <w:r w:rsidRPr="00A85951">
        <w:t xml:space="preserve">Webb, C. O., Ackerly, D. D., McPeek, M. A., &amp; Donoghue, M. J. (2002). PHYLOGENIES AND COMMUNITY ECOLOGY. </w:t>
      </w:r>
      <w:r w:rsidRPr="00A85951">
        <w:rPr>
          <w:i/>
          <w:iCs/>
        </w:rPr>
        <w:t>Annual Review of Ecology and Systematics</w:t>
      </w:r>
      <w:r w:rsidRPr="00A85951">
        <w:t xml:space="preserve">, </w:t>
      </w:r>
      <w:r w:rsidRPr="00A85951">
        <w:rPr>
          <w:i/>
          <w:iCs/>
        </w:rPr>
        <w:t>33</w:t>
      </w:r>
      <w:r w:rsidRPr="00A85951">
        <w:t>(1), 475–505. https://doi.org/10.1146/annurev.ecolsys.33.010802.150448</w:t>
      </w:r>
    </w:p>
    <w:p w14:paraId="08AA2360" w14:textId="77777777" w:rsidR="00A85951" w:rsidRPr="00A85951" w:rsidRDefault="00A85951" w:rsidP="00A85951">
      <w:pPr>
        <w:pStyle w:val="Bibliography"/>
      </w:pPr>
      <w:r w:rsidRPr="00A85951">
        <w:t xml:space="preserve">Weinstein, B. G., Graham, C. H., &amp; Parra, J. L. (2017). The role of environment, dispersal and competition in explaining reduced co-occurrence among related species. </w:t>
      </w:r>
      <w:r w:rsidRPr="00A85951">
        <w:rPr>
          <w:i/>
          <w:iCs/>
        </w:rPr>
        <w:t>PloS One</w:t>
      </w:r>
      <w:r w:rsidRPr="00A85951">
        <w:t xml:space="preserve">, </w:t>
      </w:r>
      <w:r w:rsidRPr="00A85951">
        <w:rPr>
          <w:i/>
          <w:iCs/>
        </w:rPr>
        <w:t>12</w:t>
      </w:r>
      <w:r w:rsidRPr="00A85951">
        <w:t>(11), e0185493. https://doi.org/10.1371/journal.pone.0185493</w:t>
      </w:r>
    </w:p>
    <w:p w14:paraId="021BC423" w14:textId="77777777" w:rsidR="00A85951" w:rsidRPr="00A85951" w:rsidRDefault="00A85951" w:rsidP="00A85951">
      <w:pPr>
        <w:pStyle w:val="Bibliography"/>
      </w:pPr>
      <w:r w:rsidRPr="00A85951">
        <w:t xml:space="preserve">Werner, E. E., Skelly, D. K., Relyea, R. A., &amp; Yurewicz, K. L. (2007). Amphibian species richness across environmental gradients. </w:t>
      </w:r>
      <w:r w:rsidRPr="00A85951">
        <w:rPr>
          <w:i/>
          <w:iCs/>
        </w:rPr>
        <w:t>Oikos</w:t>
      </w:r>
      <w:r w:rsidRPr="00A85951">
        <w:t xml:space="preserve">, </w:t>
      </w:r>
      <w:r w:rsidRPr="00A85951">
        <w:rPr>
          <w:i/>
          <w:iCs/>
        </w:rPr>
        <w:t>116</w:t>
      </w:r>
      <w:r w:rsidRPr="00A85951">
        <w:t>(10), 1697–1712. https://doi.org/10.1111/j.0030-1299.2007.15935.x</w:t>
      </w:r>
    </w:p>
    <w:p w14:paraId="7E403745" w14:textId="77777777" w:rsidR="00A85951" w:rsidRPr="00A85951" w:rsidRDefault="00A85951" w:rsidP="00A85951">
      <w:pPr>
        <w:pStyle w:val="Bibliography"/>
      </w:pPr>
      <w:r w:rsidRPr="00A85951">
        <w:t xml:space="preserve">Youker-Smith, T., Boersch-Supan, P., Whipps, C., &amp; Ryan, S. (2018). Environmental Drivers of Ranavirus in Free-Living Amphibians in Constructed Ponds. </w:t>
      </w:r>
      <w:r w:rsidRPr="00A85951">
        <w:rPr>
          <w:i/>
          <w:iCs/>
        </w:rPr>
        <w:t>EcoHealth</w:t>
      </w:r>
      <w:r w:rsidRPr="00A85951">
        <w:t xml:space="preserve">, </w:t>
      </w:r>
      <w:r w:rsidRPr="00A85951">
        <w:rPr>
          <w:i/>
          <w:iCs/>
        </w:rPr>
        <w:t>15</w:t>
      </w:r>
      <w:r w:rsidRPr="00A85951">
        <w:t>(3), 608–618. https://doi.org/10.1007/s10393-018-1350-5</w:t>
      </w:r>
    </w:p>
    <w:p w14:paraId="4350BE8D" w14:textId="154BE7BD" w:rsidR="00DB2F80" w:rsidRDefault="00000000" w:rsidP="00782EF5">
      <w:pPr>
        <w:widowControl w:val="0"/>
        <w:pBdr>
          <w:top w:val="nil"/>
          <w:left w:val="nil"/>
          <w:bottom w:val="nil"/>
          <w:right w:val="nil"/>
          <w:between w:val="nil"/>
        </w:pBdr>
        <w:spacing w:line="360" w:lineRule="auto"/>
        <w:ind w:left="720" w:hanging="720"/>
        <w:rPr>
          <w:sz w:val="24"/>
          <w:szCs w:val="24"/>
        </w:rPr>
      </w:pPr>
      <w:r w:rsidRPr="00DB2F80">
        <w:rPr>
          <w:sz w:val="24"/>
          <w:szCs w:val="24"/>
        </w:rPr>
        <w:fldChar w:fldCharType="end"/>
      </w:r>
      <w:r w:rsidR="00DB2F80">
        <w:rPr>
          <w:sz w:val="24"/>
          <w:szCs w:val="24"/>
        </w:rPr>
        <w:br w:type="page"/>
      </w:r>
    </w:p>
    <w:p w14:paraId="223A9B1D" w14:textId="77777777" w:rsidR="002E6E0F" w:rsidRPr="00DB2F80" w:rsidRDefault="002E6E0F" w:rsidP="00DB2F80">
      <w:pPr>
        <w:widowControl w:val="0"/>
        <w:pBdr>
          <w:top w:val="nil"/>
          <w:left w:val="nil"/>
          <w:bottom w:val="nil"/>
          <w:right w:val="nil"/>
          <w:between w:val="nil"/>
        </w:pBdr>
        <w:spacing w:line="360" w:lineRule="auto"/>
        <w:ind w:left="720" w:hanging="720"/>
        <w:rPr>
          <w:sz w:val="24"/>
          <w:szCs w:val="24"/>
        </w:rPr>
      </w:pPr>
    </w:p>
    <w:p w14:paraId="35118069"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4991100" cy="5772150"/>
                    </a:xfrm>
                    <a:prstGeom prst="rect">
                      <a:avLst/>
                    </a:prstGeom>
                    <a:ln/>
                  </pic:spPr>
                </pic:pic>
              </a:graphicData>
            </a:graphic>
          </wp:inline>
        </w:drawing>
      </w:r>
    </w:p>
    <w:p w14:paraId="2C527C8C" w14:textId="08BE194E"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5943600" cy="3327400"/>
                    </a:xfrm>
                    <a:prstGeom prst="rect">
                      <a:avLst/>
                    </a:prstGeom>
                    <a:ln/>
                  </pic:spPr>
                </pic:pic>
              </a:graphicData>
            </a:graphic>
          </wp:inline>
        </w:drawing>
      </w:r>
      <w:r w:rsidRPr="00DB2F80">
        <w:rPr>
          <w:sz w:val="24"/>
          <w:szCs w:val="24"/>
        </w:rPr>
        <w:br w:type="page"/>
      </w:r>
    </w:p>
    <w:p w14:paraId="7380CDD0" w14:textId="45DBCE41" w:rsidR="002E6E0F" w:rsidRPr="00DB2F80" w:rsidRDefault="007B418E" w:rsidP="0040206D">
      <w:pPr>
        <w:spacing w:line="360" w:lineRule="auto"/>
        <w:rPr>
          <w:sz w:val="24"/>
          <w:szCs w:val="24"/>
        </w:rPr>
      </w:pPr>
      <w:r w:rsidRPr="00DB2F80">
        <w:rPr>
          <w:noProof/>
          <w:sz w:val="24"/>
          <w:szCs w:val="24"/>
        </w:rPr>
        <w:lastRenderedPageBreak/>
        <w:drawing>
          <wp:inline distT="0" distB="0" distL="0" distR="0" wp14:anchorId="1C84636A" wp14:editId="00CA9AF6">
            <wp:extent cx="5943600" cy="4510405"/>
            <wp:effectExtent l="0" t="0" r="0" b="0"/>
            <wp:docPr id="2086717430" name="Picture 3" descr="A graph showing the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17430" name="Picture 3" descr="A graph showing the number of speci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ranavirus. Viral loads show a bimodal distribution where most host species have relatively low viral loads and a </w:t>
      </w:r>
      <w:commentRangeStart w:id="20"/>
      <w:commentRangeStart w:id="21"/>
      <w:r w:rsidRPr="00DB2F80">
        <w:rPr>
          <w:sz w:val="24"/>
          <w:szCs w:val="24"/>
        </w:rPr>
        <w:t>few have high viral loads.</w:t>
      </w:r>
      <w:commentRangeEnd w:id="20"/>
      <w:r w:rsidR="00656B70">
        <w:rPr>
          <w:rStyle w:val="CommentReference"/>
        </w:rPr>
        <w:commentReference w:id="20"/>
      </w:r>
      <w:commentRangeEnd w:id="21"/>
      <w:r w:rsidR="003050A7">
        <w:rPr>
          <w:rStyle w:val="CommentReference"/>
        </w:rPr>
        <w:commentReference w:id="21"/>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77777777"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2"/>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ranavirus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5"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7"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8"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9"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4" w:author="Stacey L Lance" w:date="2023-09-05T15:30:00Z" w:initials="SL">
    <w:p w14:paraId="75430F10" w14:textId="706E56A2" w:rsidR="00C77E17" w:rsidRDefault="00C77E17">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5" w:author="Stacey L Lance" w:date="2023-09-05T15:51:00Z" w:initials="SL">
    <w:p w14:paraId="7324772D" w14:textId="79C56E83" w:rsidR="00C007ED" w:rsidRDefault="00C007ED">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w:t>
      </w:r>
      <w:r w:rsidR="00E0152C">
        <w:t>. But this will grab folks attention that know the literature b/c the preponderance of studies say warmer = more RV.</w:t>
      </w:r>
    </w:p>
  </w:comment>
  <w:comment w:id="20"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21"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0"/>
  <w15:commentEx w15:paraId="7E9DC783" w15:done="0"/>
  <w15:commentEx w15:paraId="11AE6112" w15:done="0"/>
  <w15:commentEx w15:paraId="34E023A1" w15:paraIdParent="11AE6112" w15:done="0"/>
  <w15:commentEx w15:paraId="3A9252F0" w15:done="0"/>
  <w15:commentEx w15:paraId="75430F10" w15:done="0"/>
  <w15:commentEx w15:paraId="7324772D" w15:paraIdParent="75430F10" w15:done="0"/>
  <w15:commentEx w15:paraId="18AA0CCB" w15:done="0"/>
  <w15:commentEx w15:paraId="54BCDCE4" w15:paraIdParent="18AA0C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5430F10" w16cid:durableId="28A1C82F"/>
  <w16cid:commentId w16cid:paraId="7324772D"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475E5"/>
    <w:rsid w:val="00070A53"/>
    <w:rsid w:val="000A46F0"/>
    <w:rsid w:val="000A4745"/>
    <w:rsid w:val="000C212A"/>
    <w:rsid w:val="000D4B9A"/>
    <w:rsid w:val="000E235C"/>
    <w:rsid w:val="00187DCA"/>
    <w:rsid w:val="00202DEE"/>
    <w:rsid w:val="002E6E0F"/>
    <w:rsid w:val="003050A7"/>
    <w:rsid w:val="003D7285"/>
    <w:rsid w:val="0040206D"/>
    <w:rsid w:val="00464E3F"/>
    <w:rsid w:val="004877D2"/>
    <w:rsid w:val="005942D9"/>
    <w:rsid w:val="00656B70"/>
    <w:rsid w:val="00782EF5"/>
    <w:rsid w:val="00790E36"/>
    <w:rsid w:val="007B418E"/>
    <w:rsid w:val="007F0274"/>
    <w:rsid w:val="00852ADB"/>
    <w:rsid w:val="008A2624"/>
    <w:rsid w:val="008D10C6"/>
    <w:rsid w:val="00A46BF1"/>
    <w:rsid w:val="00A54A92"/>
    <w:rsid w:val="00A85951"/>
    <w:rsid w:val="00AC7ABC"/>
    <w:rsid w:val="00BA751B"/>
    <w:rsid w:val="00BF1BFD"/>
    <w:rsid w:val="00C007ED"/>
    <w:rsid w:val="00C74CA9"/>
    <w:rsid w:val="00C77E17"/>
    <w:rsid w:val="00CC44FA"/>
    <w:rsid w:val="00D5260C"/>
    <w:rsid w:val="00DB2F80"/>
    <w:rsid w:val="00E0152C"/>
    <w:rsid w:val="00E034ED"/>
    <w:rsid w:val="00E16933"/>
    <w:rsid w:val="00E2330C"/>
    <w:rsid w:val="00E64B24"/>
    <w:rsid w:val="00E70041"/>
    <w:rsid w:val="00F46312"/>
    <w:rsid w:val="00F93EDE"/>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33</Pages>
  <Words>30648</Words>
  <Characters>174698</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11</cp:revision>
  <dcterms:created xsi:type="dcterms:W3CDTF">2023-09-05T20:17:00Z</dcterms:created>
  <dcterms:modified xsi:type="dcterms:W3CDTF">2023-09-2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